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8C0489">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0104729"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CC6AE2">
        <w:t xml:space="preserve">with a proposed 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0104730"/>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0104731"/>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644C47"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0104729" w:history="1">
            <w:r w:rsidR="00644C47" w:rsidRPr="00FC0B3B">
              <w:rPr>
                <w:rStyle w:val="Hyperlink"/>
                <w:noProof/>
              </w:rPr>
              <w:t>Abstract</w:t>
            </w:r>
            <w:r w:rsidR="00644C47">
              <w:rPr>
                <w:noProof/>
                <w:webHidden/>
              </w:rPr>
              <w:tab/>
            </w:r>
            <w:r w:rsidR="00644C47">
              <w:rPr>
                <w:noProof/>
                <w:webHidden/>
              </w:rPr>
              <w:fldChar w:fldCharType="begin"/>
            </w:r>
            <w:r w:rsidR="00644C47">
              <w:rPr>
                <w:noProof/>
                <w:webHidden/>
              </w:rPr>
              <w:instrText xml:space="preserve"> PAGEREF _Toc510104729 \h </w:instrText>
            </w:r>
            <w:r w:rsidR="00644C47">
              <w:rPr>
                <w:noProof/>
                <w:webHidden/>
              </w:rPr>
            </w:r>
            <w:r w:rsidR="00644C47">
              <w:rPr>
                <w:noProof/>
                <w:webHidden/>
              </w:rPr>
              <w:fldChar w:fldCharType="separate"/>
            </w:r>
            <w:r w:rsidR="00644C47">
              <w:rPr>
                <w:noProof/>
                <w:webHidden/>
              </w:rPr>
              <w:t>2</w:t>
            </w:r>
            <w:r w:rsidR="00644C47">
              <w:rPr>
                <w:noProof/>
                <w:webHidden/>
              </w:rPr>
              <w:fldChar w:fldCharType="end"/>
            </w:r>
          </w:hyperlink>
        </w:p>
        <w:p w:rsidR="00644C47" w:rsidRDefault="008C0489">
          <w:pPr>
            <w:pStyle w:val="TOC1"/>
            <w:tabs>
              <w:tab w:val="right" w:leader="dot" w:pos="9350"/>
            </w:tabs>
            <w:rPr>
              <w:noProof/>
              <w:kern w:val="0"/>
              <w:sz w:val="22"/>
              <w:szCs w:val="22"/>
              <w:lang w:val="en-GB" w:eastAsia="en-GB"/>
            </w:rPr>
          </w:pPr>
          <w:hyperlink w:anchor="_Toc510104730" w:history="1">
            <w:r w:rsidR="00644C47" w:rsidRPr="00FC0B3B">
              <w:rPr>
                <w:rStyle w:val="Hyperlink"/>
                <w:noProof/>
              </w:rPr>
              <w:t>Declaration</w:t>
            </w:r>
            <w:r w:rsidR="00644C47">
              <w:rPr>
                <w:noProof/>
                <w:webHidden/>
              </w:rPr>
              <w:tab/>
            </w:r>
            <w:r w:rsidR="00644C47">
              <w:rPr>
                <w:noProof/>
                <w:webHidden/>
              </w:rPr>
              <w:fldChar w:fldCharType="begin"/>
            </w:r>
            <w:r w:rsidR="00644C47">
              <w:rPr>
                <w:noProof/>
                <w:webHidden/>
              </w:rPr>
              <w:instrText xml:space="preserve"> PAGEREF _Toc510104730 \h </w:instrText>
            </w:r>
            <w:r w:rsidR="00644C47">
              <w:rPr>
                <w:noProof/>
                <w:webHidden/>
              </w:rPr>
            </w:r>
            <w:r w:rsidR="00644C47">
              <w:rPr>
                <w:noProof/>
                <w:webHidden/>
              </w:rPr>
              <w:fldChar w:fldCharType="separate"/>
            </w:r>
            <w:r w:rsidR="00644C47">
              <w:rPr>
                <w:noProof/>
                <w:webHidden/>
              </w:rPr>
              <w:t>3</w:t>
            </w:r>
            <w:r w:rsidR="00644C47">
              <w:rPr>
                <w:noProof/>
                <w:webHidden/>
              </w:rPr>
              <w:fldChar w:fldCharType="end"/>
            </w:r>
          </w:hyperlink>
        </w:p>
        <w:p w:rsidR="00644C47" w:rsidRDefault="008C0489">
          <w:pPr>
            <w:pStyle w:val="TOC1"/>
            <w:tabs>
              <w:tab w:val="right" w:leader="dot" w:pos="9350"/>
            </w:tabs>
            <w:rPr>
              <w:noProof/>
              <w:kern w:val="0"/>
              <w:sz w:val="22"/>
              <w:szCs w:val="22"/>
              <w:lang w:val="en-GB" w:eastAsia="en-GB"/>
            </w:rPr>
          </w:pPr>
          <w:hyperlink w:anchor="_Toc510104731" w:history="1">
            <w:r w:rsidR="00644C47" w:rsidRPr="00FC0B3B">
              <w:rPr>
                <w:rStyle w:val="Hyperlink"/>
                <w:noProof/>
              </w:rPr>
              <w:t>Acknowledgments</w:t>
            </w:r>
            <w:r w:rsidR="00644C47">
              <w:rPr>
                <w:noProof/>
                <w:webHidden/>
              </w:rPr>
              <w:tab/>
            </w:r>
            <w:r w:rsidR="00644C47">
              <w:rPr>
                <w:noProof/>
                <w:webHidden/>
              </w:rPr>
              <w:fldChar w:fldCharType="begin"/>
            </w:r>
            <w:r w:rsidR="00644C47">
              <w:rPr>
                <w:noProof/>
                <w:webHidden/>
              </w:rPr>
              <w:instrText xml:space="preserve"> PAGEREF _Toc510104731 \h </w:instrText>
            </w:r>
            <w:r w:rsidR="00644C47">
              <w:rPr>
                <w:noProof/>
                <w:webHidden/>
              </w:rPr>
            </w:r>
            <w:r w:rsidR="00644C47">
              <w:rPr>
                <w:noProof/>
                <w:webHidden/>
              </w:rPr>
              <w:fldChar w:fldCharType="separate"/>
            </w:r>
            <w:r w:rsidR="00644C47">
              <w:rPr>
                <w:noProof/>
                <w:webHidden/>
              </w:rPr>
              <w:t>4</w:t>
            </w:r>
            <w:r w:rsidR="00644C47">
              <w:rPr>
                <w:noProof/>
                <w:webHidden/>
              </w:rPr>
              <w:fldChar w:fldCharType="end"/>
            </w:r>
          </w:hyperlink>
        </w:p>
        <w:p w:rsidR="00644C47" w:rsidRDefault="008C0489">
          <w:pPr>
            <w:pStyle w:val="TOC1"/>
            <w:tabs>
              <w:tab w:val="left" w:pos="1200"/>
              <w:tab w:val="right" w:leader="dot" w:pos="9350"/>
            </w:tabs>
            <w:rPr>
              <w:noProof/>
              <w:kern w:val="0"/>
              <w:sz w:val="22"/>
              <w:szCs w:val="22"/>
              <w:lang w:val="en-GB" w:eastAsia="en-GB"/>
            </w:rPr>
          </w:pPr>
          <w:hyperlink w:anchor="_Toc510104732" w:history="1">
            <w:r w:rsidR="00644C47" w:rsidRPr="00FC0B3B">
              <w:rPr>
                <w:rStyle w:val="Hyperlink"/>
                <w:noProof/>
              </w:rPr>
              <w:t>1.</w:t>
            </w:r>
            <w:r w:rsidR="00644C47">
              <w:rPr>
                <w:noProof/>
                <w:kern w:val="0"/>
                <w:sz w:val="22"/>
                <w:szCs w:val="22"/>
                <w:lang w:val="en-GB" w:eastAsia="en-GB"/>
              </w:rPr>
              <w:tab/>
            </w:r>
            <w:r w:rsidR="00644C47" w:rsidRPr="00FC0B3B">
              <w:rPr>
                <w:rStyle w:val="Hyperlink"/>
                <w:noProof/>
              </w:rPr>
              <w:t>Introduction</w:t>
            </w:r>
            <w:r w:rsidR="00644C47">
              <w:rPr>
                <w:noProof/>
                <w:webHidden/>
              </w:rPr>
              <w:tab/>
            </w:r>
            <w:r w:rsidR="00644C47">
              <w:rPr>
                <w:noProof/>
                <w:webHidden/>
              </w:rPr>
              <w:fldChar w:fldCharType="begin"/>
            </w:r>
            <w:r w:rsidR="00644C47">
              <w:rPr>
                <w:noProof/>
                <w:webHidden/>
              </w:rPr>
              <w:instrText xml:space="preserve"> PAGEREF _Toc510104732 \h </w:instrText>
            </w:r>
            <w:r w:rsidR="00644C47">
              <w:rPr>
                <w:noProof/>
                <w:webHidden/>
              </w:rPr>
            </w:r>
            <w:r w:rsidR="00644C47">
              <w:rPr>
                <w:noProof/>
                <w:webHidden/>
              </w:rPr>
              <w:fldChar w:fldCharType="separate"/>
            </w:r>
            <w:r w:rsidR="00644C47">
              <w:rPr>
                <w:noProof/>
                <w:webHidden/>
              </w:rPr>
              <w:t>9</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33" w:history="1">
            <w:r w:rsidR="00644C47" w:rsidRPr="00FC0B3B">
              <w:rPr>
                <w:rStyle w:val="Hyperlink"/>
                <w:noProof/>
              </w:rPr>
              <w:t>1.1 Motivation</w:t>
            </w:r>
            <w:r w:rsidR="00644C47">
              <w:rPr>
                <w:noProof/>
                <w:webHidden/>
              </w:rPr>
              <w:tab/>
            </w:r>
            <w:r w:rsidR="00644C47">
              <w:rPr>
                <w:noProof/>
                <w:webHidden/>
              </w:rPr>
              <w:fldChar w:fldCharType="begin"/>
            </w:r>
            <w:r w:rsidR="00644C47">
              <w:rPr>
                <w:noProof/>
                <w:webHidden/>
              </w:rPr>
              <w:instrText xml:space="preserve"> PAGEREF _Toc510104733 \h </w:instrText>
            </w:r>
            <w:r w:rsidR="00644C47">
              <w:rPr>
                <w:noProof/>
                <w:webHidden/>
              </w:rPr>
            </w:r>
            <w:r w:rsidR="00644C47">
              <w:rPr>
                <w:noProof/>
                <w:webHidden/>
              </w:rPr>
              <w:fldChar w:fldCharType="separate"/>
            </w:r>
            <w:r w:rsidR="00644C47">
              <w:rPr>
                <w:noProof/>
                <w:webHidden/>
              </w:rPr>
              <w:t>9</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34" w:history="1">
            <w:r w:rsidR="00644C47" w:rsidRPr="00FC0B3B">
              <w:rPr>
                <w:rStyle w:val="Hyperlink"/>
                <w:noProof/>
              </w:rPr>
              <w:t>1.2 Aim</w:t>
            </w:r>
            <w:r w:rsidR="00644C47">
              <w:rPr>
                <w:noProof/>
                <w:webHidden/>
              </w:rPr>
              <w:tab/>
            </w:r>
            <w:r w:rsidR="00644C47">
              <w:rPr>
                <w:noProof/>
                <w:webHidden/>
              </w:rPr>
              <w:fldChar w:fldCharType="begin"/>
            </w:r>
            <w:r w:rsidR="00644C47">
              <w:rPr>
                <w:noProof/>
                <w:webHidden/>
              </w:rPr>
              <w:instrText xml:space="preserve"> PAGEREF _Toc510104734 \h </w:instrText>
            </w:r>
            <w:r w:rsidR="00644C47">
              <w:rPr>
                <w:noProof/>
                <w:webHidden/>
              </w:rPr>
            </w:r>
            <w:r w:rsidR="00644C47">
              <w:rPr>
                <w:noProof/>
                <w:webHidden/>
              </w:rPr>
              <w:fldChar w:fldCharType="separate"/>
            </w:r>
            <w:r w:rsidR="00644C47">
              <w:rPr>
                <w:noProof/>
                <w:webHidden/>
              </w:rPr>
              <w:t>10</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35" w:history="1">
            <w:r w:rsidR="00644C47" w:rsidRPr="00FC0B3B">
              <w:rPr>
                <w:rStyle w:val="Hyperlink"/>
                <w:noProof/>
              </w:rPr>
              <w:t>1.3 Objectives</w:t>
            </w:r>
            <w:r w:rsidR="00644C47">
              <w:rPr>
                <w:noProof/>
                <w:webHidden/>
              </w:rPr>
              <w:tab/>
            </w:r>
            <w:r w:rsidR="00644C47">
              <w:rPr>
                <w:noProof/>
                <w:webHidden/>
              </w:rPr>
              <w:fldChar w:fldCharType="begin"/>
            </w:r>
            <w:r w:rsidR="00644C47">
              <w:rPr>
                <w:noProof/>
                <w:webHidden/>
              </w:rPr>
              <w:instrText xml:space="preserve"> PAGEREF _Toc510104735 \h </w:instrText>
            </w:r>
            <w:r w:rsidR="00644C47">
              <w:rPr>
                <w:noProof/>
                <w:webHidden/>
              </w:rPr>
            </w:r>
            <w:r w:rsidR="00644C47">
              <w:rPr>
                <w:noProof/>
                <w:webHidden/>
              </w:rPr>
              <w:fldChar w:fldCharType="separate"/>
            </w:r>
            <w:r w:rsidR="00644C47">
              <w:rPr>
                <w:noProof/>
                <w:webHidden/>
              </w:rPr>
              <w:t>10</w:t>
            </w:r>
            <w:r w:rsidR="00644C47">
              <w:rPr>
                <w:noProof/>
                <w:webHidden/>
              </w:rPr>
              <w:fldChar w:fldCharType="end"/>
            </w:r>
          </w:hyperlink>
        </w:p>
        <w:p w:rsidR="00644C47" w:rsidRDefault="008C0489">
          <w:pPr>
            <w:pStyle w:val="TOC1"/>
            <w:tabs>
              <w:tab w:val="left" w:pos="1200"/>
              <w:tab w:val="right" w:leader="dot" w:pos="9350"/>
            </w:tabs>
            <w:rPr>
              <w:noProof/>
              <w:kern w:val="0"/>
              <w:sz w:val="22"/>
              <w:szCs w:val="22"/>
              <w:lang w:val="en-GB" w:eastAsia="en-GB"/>
            </w:rPr>
          </w:pPr>
          <w:hyperlink w:anchor="_Toc510104736" w:history="1">
            <w:r w:rsidR="00644C47" w:rsidRPr="00FC0B3B">
              <w:rPr>
                <w:rStyle w:val="Hyperlink"/>
                <w:noProof/>
              </w:rPr>
              <w:t>2.</w:t>
            </w:r>
            <w:r w:rsidR="00644C47">
              <w:rPr>
                <w:noProof/>
                <w:kern w:val="0"/>
                <w:sz w:val="22"/>
                <w:szCs w:val="22"/>
                <w:lang w:val="en-GB" w:eastAsia="en-GB"/>
              </w:rPr>
              <w:tab/>
            </w:r>
            <w:r w:rsidR="00644C47" w:rsidRPr="00FC0B3B">
              <w:rPr>
                <w:rStyle w:val="Hyperlink"/>
                <w:noProof/>
              </w:rPr>
              <w:t>Background and Literature Review</w:t>
            </w:r>
            <w:r w:rsidR="00644C47">
              <w:rPr>
                <w:noProof/>
                <w:webHidden/>
              </w:rPr>
              <w:tab/>
            </w:r>
            <w:r w:rsidR="00644C47">
              <w:rPr>
                <w:noProof/>
                <w:webHidden/>
              </w:rPr>
              <w:fldChar w:fldCharType="begin"/>
            </w:r>
            <w:r w:rsidR="00644C47">
              <w:rPr>
                <w:noProof/>
                <w:webHidden/>
              </w:rPr>
              <w:instrText xml:space="preserve"> PAGEREF _Toc510104736 \h </w:instrText>
            </w:r>
            <w:r w:rsidR="00644C47">
              <w:rPr>
                <w:noProof/>
                <w:webHidden/>
              </w:rPr>
            </w:r>
            <w:r w:rsidR="00644C47">
              <w:rPr>
                <w:noProof/>
                <w:webHidden/>
              </w:rPr>
              <w:fldChar w:fldCharType="separate"/>
            </w:r>
            <w:r w:rsidR="00644C47">
              <w:rPr>
                <w:noProof/>
                <w:webHidden/>
              </w:rPr>
              <w:t>11</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37" w:history="1">
            <w:r w:rsidR="00644C47" w:rsidRPr="00FC0B3B">
              <w:rPr>
                <w:rStyle w:val="Hyperlink"/>
                <w:noProof/>
              </w:rPr>
              <w:t>2.1 Video Processing Methodologies and their Adoption</w:t>
            </w:r>
            <w:r w:rsidR="00644C47">
              <w:rPr>
                <w:noProof/>
                <w:webHidden/>
              </w:rPr>
              <w:tab/>
            </w:r>
            <w:r w:rsidR="00644C47">
              <w:rPr>
                <w:noProof/>
                <w:webHidden/>
              </w:rPr>
              <w:fldChar w:fldCharType="begin"/>
            </w:r>
            <w:r w:rsidR="00644C47">
              <w:rPr>
                <w:noProof/>
                <w:webHidden/>
              </w:rPr>
              <w:instrText xml:space="preserve"> PAGEREF _Toc510104737 \h </w:instrText>
            </w:r>
            <w:r w:rsidR="00644C47">
              <w:rPr>
                <w:noProof/>
                <w:webHidden/>
              </w:rPr>
            </w:r>
            <w:r w:rsidR="00644C47">
              <w:rPr>
                <w:noProof/>
                <w:webHidden/>
              </w:rPr>
              <w:fldChar w:fldCharType="separate"/>
            </w:r>
            <w:r w:rsidR="00644C47">
              <w:rPr>
                <w:noProof/>
                <w:webHidden/>
              </w:rPr>
              <w:t>11</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38" w:history="1">
            <w:r w:rsidR="00644C47" w:rsidRPr="00FC0B3B">
              <w:rPr>
                <w:rStyle w:val="Hyperlink"/>
                <w:noProof/>
              </w:rPr>
              <w:t>2.1.1 Object Detection</w:t>
            </w:r>
            <w:r w:rsidR="00644C47">
              <w:rPr>
                <w:noProof/>
                <w:webHidden/>
              </w:rPr>
              <w:tab/>
            </w:r>
            <w:r w:rsidR="00644C47">
              <w:rPr>
                <w:noProof/>
                <w:webHidden/>
              </w:rPr>
              <w:fldChar w:fldCharType="begin"/>
            </w:r>
            <w:r w:rsidR="00644C47">
              <w:rPr>
                <w:noProof/>
                <w:webHidden/>
              </w:rPr>
              <w:instrText xml:space="preserve"> PAGEREF _Toc510104738 \h </w:instrText>
            </w:r>
            <w:r w:rsidR="00644C47">
              <w:rPr>
                <w:noProof/>
                <w:webHidden/>
              </w:rPr>
            </w:r>
            <w:r w:rsidR="00644C47">
              <w:rPr>
                <w:noProof/>
                <w:webHidden/>
              </w:rPr>
              <w:fldChar w:fldCharType="separate"/>
            </w:r>
            <w:r w:rsidR="00644C47">
              <w:rPr>
                <w:noProof/>
                <w:webHidden/>
              </w:rPr>
              <w:t>12</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39" w:history="1">
            <w:r w:rsidR="00644C47" w:rsidRPr="00FC0B3B">
              <w:rPr>
                <w:rStyle w:val="Hyperlink"/>
                <w:noProof/>
              </w:rPr>
              <w:t>2.1.2 Object Tracking Techniques</w:t>
            </w:r>
            <w:r w:rsidR="00644C47">
              <w:rPr>
                <w:noProof/>
                <w:webHidden/>
              </w:rPr>
              <w:tab/>
            </w:r>
            <w:r w:rsidR="00644C47">
              <w:rPr>
                <w:noProof/>
                <w:webHidden/>
              </w:rPr>
              <w:fldChar w:fldCharType="begin"/>
            </w:r>
            <w:r w:rsidR="00644C47">
              <w:rPr>
                <w:noProof/>
                <w:webHidden/>
              </w:rPr>
              <w:instrText xml:space="preserve"> PAGEREF _Toc510104739 \h </w:instrText>
            </w:r>
            <w:r w:rsidR="00644C47">
              <w:rPr>
                <w:noProof/>
                <w:webHidden/>
              </w:rPr>
            </w:r>
            <w:r w:rsidR="00644C47">
              <w:rPr>
                <w:noProof/>
                <w:webHidden/>
              </w:rPr>
              <w:fldChar w:fldCharType="separate"/>
            </w:r>
            <w:r w:rsidR="00644C47">
              <w:rPr>
                <w:noProof/>
                <w:webHidden/>
              </w:rPr>
              <w:t>14</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40" w:history="1">
            <w:r w:rsidR="00644C47" w:rsidRPr="00FC0B3B">
              <w:rPr>
                <w:rStyle w:val="Hyperlink"/>
                <w:noProof/>
              </w:rPr>
              <w:t>2.1.3 Behavior and Activity Analysis</w:t>
            </w:r>
            <w:r w:rsidR="00644C47">
              <w:rPr>
                <w:noProof/>
                <w:webHidden/>
              </w:rPr>
              <w:tab/>
            </w:r>
            <w:r w:rsidR="00644C47">
              <w:rPr>
                <w:noProof/>
                <w:webHidden/>
              </w:rPr>
              <w:fldChar w:fldCharType="begin"/>
            </w:r>
            <w:r w:rsidR="00644C47">
              <w:rPr>
                <w:noProof/>
                <w:webHidden/>
              </w:rPr>
              <w:instrText xml:space="preserve"> PAGEREF _Toc510104740 \h </w:instrText>
            </w:r>
            <w:r w:rsidR="00644C47">
              <w:rPr>
                <w:noProof/>
                <w:webHidden/>
              </w:rPr>
            </w:r>
            <w:r w:rsidR="00644C47">
              <w:rPr>
                <w:noProof/>
                <w:webHidden/>
              </w:rPr>
              <w:fldChar w:fldCharType="separate"/>
            </w:r>
            <w:r w:rsidR="00644C47">
              <w:rPr>
                <w:noProof/>
                <w:webHidden/>
              </w:rPr>
              <w:t>15</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41" w:history="1">
            <w:r w:rsidR="00644C47" w:rsidRPr="00FC0B3B">
              <w:rPr>
                <w:rStyle w:val="Hyperlink"/>
                <w:noProof/>
              </w:rPr>
              <w:t>2.1.4 Event Classification</w:t>
            </w:r>
            <w:r w:rsidR="00644C47">
              <w:rPr>
                <w:noProof/>
                <w:webHidden/>
              </w:rPr>
              <w:tab/>
            </w:r>
            <w:r w:rsidR="00644C47">
              <w:rPr>
                <w:noProof/>
                <w:webHidden/>
              </w:rPr>
              <w:fldChar w:fldCharType="begin"/>
            </w:r>
            <w:r w:rsidR="00644C47">
              <w:rPr>
                <w:noProof/>
                <w:webHidden/>
              </w:rPr>
              <w:instrText xml:space="preserve"> PAGEREF _Toc510104741 \h </w:instrText>
            </w:r>
            <w:r w:rsidR="00644C47">
              <w:rPr>
                <w:noProof/>
                <w:webHidden/>
              </w:rPr>
            </w:r>
            <w:r w:rsidR="00644C47">
              <w:rPr>
                <w:noProof/>
                <w:webHidden/>
              </w:rPr>
              <w:fldChar w:fldCharType="separate"/>
            </w:r>
            <w:r w:rsidR="00644C47">
              <w:rPr>
                <w:noProof/>
                <w:webHidden/>
              </w:rPr>
              <w:t>15</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42" w:history="1">
            <w:r w:rsidR="00644C47" w:rsidRPr="00FC0B3B">
              <w:rPr>
                <w:rStyle w:val="Hyperlink"/>
                <w:noProof/>
              </w:rPr>
              <w:t>2.3 Distributed Computing and the Cloud</w:t>
            </w:r>
            <w:r w:rsidR="00644C47">
              <w:rPr>
                <w:noProof/>
                <w:webHidden/>
              </w:rPr>
              <w:tab/>
            </w:r>
            <w:r w:rsidR="00644C47">
              <w:rPr>
                <w:noProof/>
                <w:webHidden/>
              </w:rPr>
              <w:fldChar w:fldCharType="begin"/>
            </w:r>
            <w:r w:rsidR="00644C47">
              <w:rPr>
                <w:noProof/>
                <w:webHidden/>
              </w:rPr>
              <w:instrText xml:space="preserve"> PAGEREF _Toc510104742 \h </w:instrText>
            </w:r>
            <w:r w:rsidR="00644C47">
              <w:rPr>
                <w:noProof/>
                <w:webHidden/>
              </w:rPr>
            </w:r>
            <w:r w:rsidR="00644C47">
              <w:rPr>
                <w:noProof/>
                <w:webHidden/>
              </w:rPr>
              <w:fldChar w:fldCharType="separate"/>
            </w:r>
            <w:r w:rsidR="00644C47">
              <w:rPr>
                <w:noProof/>
                <w:webHidden/>
              </w:rPr>
              <w:t>16</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43" w:history="1">
            <w:r w:rsidR="00644C47" w:rsidRPr="00FC0B3B">
              <w:rPr>
                <w:rStyle w:val="Hyperlink"/>
                <w:noProof/>
              </w:rPr>
              <w:t>2.3.1 Parallel Computing</w:t>
            </w:r>
            <w:r w:rsidR="00644C47">
              <w:rPr>
                <w:noProof/>
                <w:webHidden/>
              </w:rPr>
              <w:tab/>
            </w:r>
            <w:r w:rsidR="00644C47">
              <w:rPr>
                <w:noProof/>
                <w:webHidden/>
              </w:rPr>
              <w:fldChar w:fldCharType="begin"/>
            </w:r>
            <w:r w:rsidR="00644C47">
              <w:rPr>
                <w:noProof/>
                <w:webHidden/>
              </w:rPr>
              <w:instrText xml:space="preserve"> PAGEREF _Toc510104743 \h </w:instrText>
            </w:r>
            <w:r w:rsidR="00644C47">
              <w:rPr>
                <w:noProof/>
                <w:webHidden/>
              </w:rPr>
            </w:r>
            <w:r w:rsidR="00644C47">
              <w:rPr>
                <w:noProof/>
                <w:webHidden/>
              </w:rPr>
              <w:fldChar w:fldCharType="separate"/>
            </w:r>
            <w:r w:rsidR="00644C47">
              <w:rPr>
                <w:noProof/>
                <w:webHidden/>
              </w:rPr>
              <w:t>17</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44" w:history="1">
            <w:r w:rsidR="00644C47" w:rsidRPr="00FC0B3B">
              <w:rPr>
                <w:rStyle w:val="Hyperlink"/>
                <w:noProof/>
              </w:rPr>
              <w:t>2.3.2 Distributed Messaging</w:t>
            </w:r>
            <w:r w:rsidR="00644C47">
              <w:rPr>
                <w:noProof/>
                <w:webHidden/>
              </w:rPr>
              <w:tab/>
            </w:r>
            <w:r w:rsidR="00644C47">
              <w:rPr>
                <w:noProof/>
                <w:webHidden/>
              </w:rPr>
              <w:fldChar w:fldCharType="begin"/>
            </w:r>
            <w:r w:rsidR="00644C47">
              <w:rPr>
                <w:noProof/>
                <w:webHidden/>
              </w:rPr>
              <w:instrText xml:space="preserve"> PAGEREF _Toc510104744 \h </w:instrText>
            </w:r>
            <w:r w:rsidR="00644C47">
              <w:rPr>
                <w:noProof/>
                <w:webHidden/>
              </w:rPr>
            </w:r>
            <w:r w:rsidR="00644C47">
              <w:rPr>
                <w:noProof/>
                <w:webHidden/>
              </w:rPr>
              <w:fldChar w:fldCharType="separate"/>
            </w:r>
            <w:r w:rsidR="00644C47">
              <w:rPr>
                <w:noProof/>
                <w:webHidden/>
              </w:rPr>
              <w:t>18</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45" w:history="1">
            <w:r w:rsidR="00644C47" w:rsidRPr="00FC0B3B">
              <w:rPr>
                <w:rStyle w:val="Hyperlink"/>
                <w:noProof/>
              </w:rPr>
              <w:t>2.3.3 Cloud Computing</w:t>
            </w:r>
            <w:r w:rsidR="00644C47">
              <w:rPr>
                <w:noProof/>
                <w:webHidden/>
              </w:rPr>
              <w:tab/>
            </w:r>
            <w:r w:rsidR="00644C47">
              <w:rPr>
                <w:noProof/>
                <w:webHidden/>
              </w:rPr>
              <w:fldChar w:fldCharType="begin"/>
            </w:r>
            <w:r w:rsidR="00644C47">
              <w:rPr>
                <w:noProof/>
                <w:webHidden/>
              </w:rPr>
              <w:instrText xml:space="preserve"> PAGEREF _Toc510104745 \h </w:instrText>
            </w:r>
            <w:r w:rsidR="00644C47">
              <w:rPr>
                <w:noProof/>
                <w:webHidden/>
              </w:rPr>
            </w:r>
            <w:r w:rsidR="00644C47">
              <w:rPr>
                <w:noProof/>
                <w:webHidden/>
              </w:rPr>
              <w:fldChar w:fldCharType="separate"/>
            </w:r>
            <w:r w:rsidR="00644C47">
              <w:rPr>
                <w:noProof/>
                <w:webHidden/>
              </w:rPr>
              <w:t>19</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46" w:history="1">
            <w:r w:rsidR="00644C47" w:rsidRPr="00FC0B3B">
              <w:rPr>
                <w:rStyle w:val="Hyperlink"/>
                <w:noProof/>
              </w:rPr>
              <w:t>2.4 Existing Technologies and Approaches</w:t>
            </w:r>
            <w:r w:rsidR="00644C47">
              <w:rPr>
                <w:noProof/>
                <w:webHidden/>
              </w:rPr>
              <w:tab/>
            </w:r>
            <w:r w:rsidR="00644C47">
              <w:rPr>
                <w:noProof/>
                <w:webHidden/>
              </w:rPr>
              <w:fldChar w:fldCharType="begin"/>
            </w:r>
            <w:r w:rsidR="00644C47">
              <w:rPr>
                <w:noProof/>
                <w:webHidden/>
              </w:rPr>
              <w:instrText xml:space="preserve"> PAGEREF _Toc510104746 \h </w:instrText>
            </w:r>
            <w:r w:rsidR="00644C47">
              <w:rPr>
                <w:noProof/>
                <w:webHidden/>
              </w:rPr>
            </w:r>
            <w:r w:rsidR="00644C47">
              <w:rPr>
                <w:noProof/>
                <w:webHidden/>
              </w:rPr>
              <w:fldChar w:fldCharType="separate"/>
            </w:r>
            <w:r w:rsidR="00644C47">
              <w:rPr>
                <w:noProof/>
                <w:webHidden/>
              </w:rPr>
              <w:t>20</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47" w:history="1">
            <w:r w:rsidR="00644C47" w:rsidRPr="00FC0B3B">
              <w:rPr>
                <w:rStyle w:val="Hyperlink"/>
                <w:noProof/>
              </w:rPr>
              <w:t>2.5 Existing Data Pipelines</w:t>
            </w:r>
            <w:r w:rsidR="00644C47">
              <w:rPr>
                <w:noProof/>
                <w:webHidden/>
              </w:rPr>
              <w:tab/>
            </w:r>
            <w:r w:rsidR="00644C47">
              <w:rPr>
                <w:noProof/>
                <w:webHidden/>
              </w:rPr>
              <w:fldChar w:fldCharType="begin"/>
            </w:r>
            <w:r w:rsidR="00644C47">
              <w:rPr>
                <w:noProof/>
                <w:webHidden/>
              </w:rPr>
              <w:instrText xml:space="preserve"> PAGEREF _Toc510104747 \h </w:instrText>
            </w:r>
            <w:r w:rsidR="00644C47">
              <w:rPr>
                <w:noProof/>
                <w:webHidden/>
              </w:rPr>
            </w:r>
            <w:r w:rsidR="00644C47">
              <w:rPr>
                <w:noProof/>
                <w:webHidden/>
              </w:rPr>
              <w:fldChar w:fldCharType="separate"/>
            </w:r>
            <w:r w:rsidR="00644C47">
              <w:rPr>
                <w:noProof/>
                <w:webHidden/>
              </w:rPr>
              <w:t>20</w:t>
            </w:r>
            <w:r w:rsidR="00644C47">
              <w:rPr>
                <w:noProof/>
                <w:webHidden/>
              </w:rPr>
              <w:fldChar w:fldCharType="end"/>
            </w:r>
          </w:hyperlink>
        </w:p>
        <w:p w:rsidR="00644C47" w:rsidRDefault="008C0489">
          <w:pPr>
            <w:pStyle w:val="TOC1"/>
            <w:tabs>
              <w:tab w:val="left" w:pos="1200"/>
              <w:tab w:val="right" w:leader="dot" w:pos="9350"/>
            </w:tabs>
            <w:rPr>
              <w:noProof/>
              <w:kern w:val="0"/>
              <w:sz w:val="22"/>
              <w:szCs w:val="22"/>
              <w:lang w:val="en-GB" w:eastAsia="en-GB"/>
            </w:rPr>
          </w:pPr>
          <w:hyperlink w:anchor="_Toc510104748" w:history="1">
            <w:r w:rsidR="00644C47" w:rsidRPr="00FC0B3B">
              <w:rPr>
                <w:rStyle w:val="Hyperlink"/>
                <w:noProof/>
              </w:rPr>
              <w:t>3.</w:t>
            </w:r>
            <w:r w:rsidR="00644C47">
              <w:rPr>
                <w:noProof/>
                <w:kern w:val="0"/>
                <w:sz w:val="22"/>
                <w:szCs w:val="22"/>
                <w:lang w:val="en-GB" w:eastAsia="en-GB"/>
              </w:rPr>
              <w:tab/>
            </w:r>
            <w:r w:rsidR="00644C47" w:rsidRPr="00FC0B3B">
              <w:rPr>
                <w:rStyle w:val="Hyperlink"/>
                <w:noProof/>
              </w:rPr>
              <w:t>Proposed Analytics Pipeline</w:t>
            </w:r>
            <w:r w:rsidR="00644C47">
              <w:rPr>
                <w:noProof/>
                <w:webHidden/>
              </w:rPr>
              <w:tab/>
            </w:r>
            <w:r w:rsidR="00644C47">
              <w:rPr>
                <w:noProof/>
                <w:webHidden/>
              </w:rPr>
              <w:fldChar w:fldCharType="begin"/>
            </w:r>
            <w:r w:rsidR="00644C47">
              <w:rPr>
                <w:noProof/>
                <w:webHidden/>
              </w:rPr>
              <w:instrText xml:space="preserve"> PAGEREF _Toc510104748 \h </w:instrText>
            </w:r>
            <w:r w:rsidR="00644C47">
              <w:rPr>
                <w:noProof/>
                <w:webHidden/>
              </w:rPr>
            </w:r>
            <w:r w:rsidR="00644C47">
              <w:rPr>
                <w:noProof/>
                <w:webHidden/>
              </w:rPr>
              <w:fldChar w:fldCharType="separate"/>
            </w:r>
            <w:r w:rsidR="00644C47">
              <w:rPr>
                <w:noProof/>
                <w:webHidden/>
              </w:rPr>
              <w:t>22</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49" w:history="1">
            <w:r w:rsidR="00644C47" w:rsidRPr="00FC0B3B">
              <w:rPr>
                <w:rStyle w:val="Hyperlink"/>
                <w:noProof/>
              </w:rPr>
              <w:t>3.1 System Architecture</w:t>
            </w:r>
            <w:r w:rsidR="00644C47">
              <w:rPr>
                <w:noProof/>
                <w:webHidden/>
              </w:rPr>
              <w:tab/>
            </w:r>
            <w:r w:rsidR="00644C47">
              <w:rPr>
                <w:noProof/>
                <w:webHidden/>
              </w:rPr>
              <w:fldChar w:fldCharType="begin"/>
            </w:r>
            <w:r w:rsidR="00644C47">
              <w:rPr>
                <w:noProof/>
                <w:webHidden/>
              </w:rPr>
              <w:instrText xml:space="preserve"> PAGEREF _Toc510104749 \h </w:instrText>
            </w:r>
            <w:r w:rsidR="00644C47">
              <w:rPr>
                <w:noProof/>
                <w:webHidden/>
              </w:rPr>
            </w:r>
            <w:r w:rsidR="00644C47">
              <w:rPr>
                <w:noProof/>
                <w:webHidden/>
              </w:rPr>
              <w:fldChar w:fldCharType="separate"/>
            </w:r>
            <w:r w:rsidR="00644C47">
              <w:rPr>
                <w:noProof/>
                <w:webHidden/>
              </w:rPr>
              <w:t>22</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50" w:history="1">
            <w:r w:rsidR="00644C47" w:rsidRPr="00FC0B3B">
              <w:rPr>
                <w:rStyle w:val="Hyperlink"/>
                <w:noProof/>
              </w:rPr>
              <w:t>3.1.1 Pre-Processing</w:t>
            </w:r>
            <w:r w:rsidR="00644C47">
              <w:rPr>
                <w:noProof/>
                <w:webHidden/>
              </w:rPr>
              <w:tab/>
            </w:r>
            <w:r w:rsidR="00644C47">
              <w:rPr>
                <w:noProof/>
                <w:webHidden/>
              </w:rPr>
              <w:fldChar w:fldCharType="begin"/>
            </w:r>
            <w:r w:rsidR="00644C47">
              <w:rPr>
                <w:noProof/>
                <w:webHidden/>
              </w:rPr>
              <w:instrText xml:space="preserve"> PAGEREF _Toc510104750 \h </w:instrText>
            </w:r>
            <w:r w:rsidR="00644C47">
              <w:rPr>
                <w:noProof/>
                <w:webHidden/>
              </w:rPr>
            </w:r>
            <w:r w:rsidR="00644C47">
              <w:rPr>
                <w:noProof/>
                <w:webHidden/>
              </w:rPr>
              <w:fldChar w:fldCharType="separate"/>
            </w:r>
            <w:r w:rsidR="00644C47">
              <w:rPr>
                <w:noProof/>
                <w:webHidden/>
              </w:rPr>
              <w:t>23</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51" w:history="1">
            <w:r w:rsidR="00644C47" w:rsidRPr="00FC0B3B">
              <w:rPr>
                <w:rStyle w:val="Hyperlink"/>
                <w:noProof/>
              </w:rPr>
              <w:t>3.1.2 Activity Analysis</w:t>
            </w:r>
            <w:r w:rsidR="00644C47">
              <w:rPr>
                <w:noProof/>
                <w:webHidden/>
              </w:rPr>
              <w:tab/>
            </w:r>
            <w:r w:rsidR="00644C47">
              <w:rPr>
                <w:noProof/>
                <w:webHidden/>
              </w:rPr>
              <w:fldChar w:fldCharType="begin"/>
            </w:r>
            <w:r w:rsidR="00644C47">
              <w:rPr>
                <w:noProof/>
                <w:webHidden/>
              </w:rPr>
              <w:instrText xml:space="preserve"> PAGEREF _Toc510104751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52" w:history="1">
            <w:r w:rsidR="00644C47" w:rsidRPr="00FC0B3B">
              <w:rPr>
                <w:rStyle w:val="Hyperlink"/>
                <w:noProof/>
              </w:rPr>
              <w:t>3.1.3 Event Analysis</w:t>
            </w:r>
            <w:r w:rsidR="00644C47">
              <w:rPr>
                <w:noProof/>
                <w:webHidden/>
              </w:rPr>
              <w:tab/>
            </w:r>
            <w:r w:rsidR="00644C47">
              <w:rPr>
                <w:noProof/>
                <w:webHidden/>
              </w:rPr>
              <w:fldChar w:fldCharType="begin"/>
            </w:r>
            <w:r w:rsidR="00644C47">
              <w:rPr>
                <w:noProof/>
                <w:webHidden/>
              </w:rPr>
              <w:instrText xml:space="preserve"> PAGEREF _Toc510104752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53" w:history="1">
            <w:r w:rsidR="00644C47" w:rsidRPr="00FC0B3B">
              <w:rPr>
                <w:rStyle w:val="Hyperlink"/>
                <w:noProof/>
              </w:rPr>
              <w:t>3.1.4 Data Storage</w:t>
            </w:r>
            <w:r w:rsidR="00644C47">
              <w:rPr>
                <w:noProof/>
                <w:webHidden/>
              </w:rPr>
              <w:tab/>
            </w:r>
            <w:r w:rsidR="00644C47">
              <w:rPr>
                <w:noProof/>
                <w:webHidden/>
              </w:rPr>
              <w:fldChar w:fldCharType="begin"/>
            </w:r>
            <w:r w:rsidR="00644C47">
              <w:rPr>
                <w:noProof/>
                <w:webHidden/>
              </w:rPr>
              <w:instrText xml:space="preserve"> PAGEREF _Toc510104753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54" w:history="1">
            <w:r w:rsidR="00644C47" w:rsidRPr="00FC0B3B">
              <w:rPr>
                <w:rStyle w:val="Hyperlink"/>
                <w:noProof/>
              </w:rPr>
              <w:t>3.1.5 Sub System Communication</w:t>
            </w:r>
            <w:r w:rsidR="00644C47">
              <w:rPr>
                <w:noProof/>
                <w:webHidden/>
              </w:rPr>
              <w:tab/>
            </w:r>
            <w:r w:rsidR="00644C47">
              <w:rPr>
                <w:noProof/>
                <w:webHidden/>
              </w:rPr>
              <w:fldChar w:fldCharType="begin"/>
            </w:r>
            <w:r w:rsidR="00644C47">
              <w:rPr>
                <w:noProof/>
                <w:webHidden/>
              </w:rPr>
              <w:instrText xml:space="preserve"> PAGEREF _Toc510104754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55" w:history="1">
            <w:r w:rsidR="00644C47" w:rsidRPr="00FC0B3B">
              <w:rPr>
                <w:rStyle w:val="Hyperlink"/>
                <w:noProof/>
              </w:rPr>
              <w:t>3.1.6 Cloud Based Architecture</w:t>
            </w:r>
            <w:r w:rsidR="00644C47">
              <w:rPr>
                <w:noProof/>
                <w:webHidden/>
              </w:rPr>
              <w:tab/>
            </w:r>
            <w:r w:rsidR="00644C47">
              <w:rPr>
                <w:noProof/>
                <w:webHidden/>
              </w:rPr>
              <w:fldChar w:fldCharType="begin"/>
            </w:r>
            <w:r w:rsidR="00644C47">
              <w:rPr>
                <w:noProof/>
                <w:webHidden/>
              </w:rPr>
              <w:instrText xml:space="preserve"> PAGEREF _Toc510104755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56" w:history="1">
            <w:r w:rsidR="00644C47" w:rsidRPr="00FC0B3B">
              <w:rPr>
                <w:rStyle w:val="Hyperlink"/>
                <w:noProof/>
              </w:rPr>
              <w:t>3.1.7 Improvements</w:t>
            </w:r>
            <w:r w:rsidR="00644C47">
              <w:rPr>
                <w:noProof/>
                <w:webHidden/>
              </w:rPr>
              <w:tab/>
            </w:r>
            <w:r w:rsidR="00644C47">
              <w:rPr>
                <w:noProof/>
                <w:webHidden/>
              </w:rPr>
              <w:fldChar w:fldCharType="begin"/>
            </w:r>
            <w:r w:rsidR="00644C47">
              <w:rPr>
                <w:noProof/>
                <w:webHidden/>
              </w:rPr>
              <w:instrText xml:space="preserve"> PAGEREF _Toc510104756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57" w:history="1">
            <w:r w:rsidR="00644C47" w:rsidRPr="00FC0B3B">
              <w:rPr>
                <w:rStyle w:val="Hyperlink"/>
                <w:noProof/>
              </w:rPr>
              <w:t>3.1.8 Limitations</w:t>
            </w:r>
            <w:r w:rsidR="00644C47">
              <w:rPr>
                <w:noProof/>
                <w:webHidden/>
              </w:rPr>
              <w:tab/>
            </w:r>
            <w:r w:rsidR="00644C47">
              <w:rPr>
                <w:noProof/>
                <w:webHidden/>
              </w:rPr>
              <w:fldChar w:fldCharType="begin"/>
            </w:r>
            <w:r w:rsidR="00644C47">
              <w:rPr>
                <w:noProof/>
                <w:webHidden/>
              </w:rPr>
              <w:instrText xml:space="preserve"> PAGEREF _Toc510104757 \h </w:instrText>
            </w:r>
            <w:r w:rsidR="00644C47">
              <w:rPr>
                <w:noProof/>
                <w:webHidden/>
              </w:rPr>
            </w:r>
            <w:r w:rsidR="00644C47">
              <w:rPr>
                <w:noProof/>
                <w:webHidden/>
              </w:rPr>
              <w:fldChar w:fldCharType="separate"/>
            </w:r>
            <w:r w:rsidR="00644C47">
              <w:rPr>
                <w:noProof/>
                <w:webHidden/>
              </w:rPr>
              <w:t>26</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58" w:history="1">
            <w:r w:rsidR="00644C47" w:rsidRPr="00FC0B3B">
              <w:rPr>
                <w:rStyle w:val="Hyperlink"/>
                <w:noProof/>
              </w:rPr>
              <w:t>3.2 System Implementation</w:t>
            </w:r>
            <w:r w:rsidR="00644C47">
              <w:rPr>
                <w:noProof/>
                <w:webHidden/>
              </w:rPr>
              <w:tab/>
            </w:r>
            <w:r w:rsidR="00644C47">
              <w:rPr>
                <w:noProof/>
                <w:webHidden/>
              </w:rPr>
              <w:fldChar w:fldCharType="begin"/>
            </w:r>
            <w:r w:rsidR="00644C47">
              <w:rPr>
                <w:noProof/>
                <w:webHidden/>
              </w:rPr>
              <w:instrText xml:space="preserve"> PAGEREF _Toc510104758 \h </w:instrText>
            </w:r>
            <w:r w:rsidR="00644C47">
              <w:rPr>
                <w:noProof/>
                <w:webHidden/>
              </w:rPr>
            </w:r>
            <w:r w:rsidR="00644C47">
              <w:rPr>
                <w:noProof/>
                <w:webHidden/>
              </w:rPr>
              <w:fldChar w:fldCharType="separate"/>
            </w:r>
            <w:r w:rsidR="00644C47">
              <w:rPr>
                <w:noProof/>
                <w:webHidden/>
              </w:rPr>
              <w:t>26</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59" w:history="1">
            <w:r w:rsidR="00644C47" w:rsidRPr="00FC0B3B">
              <w:rPr>
                <w:rStyle w:val="Hyperlink"/>
                <w:noProof/>
              </w:rPr>
              <w:t>3.2.1 Sub-System Communication</w:t>
            </w:r>
            <w:r w:rsidR="00644C47">
              <w:rPr>
                <w:noProof/>
                <w:webHidden/>
              </w:rPr>
              <w:tab/>
            </w:r>
            <w:r w:rsidR="00644C47">
              <w:rPr>
                <w:noProof/>
                <w:webHidden/>
              </w:rPr>
              <w:fldChar w:fldCharType="begin"/>
            </w:r>
            <w:r w:rsidR="00644C47">
              <w:rPr>
                <w:noProof/>
                <w:webHidden/>
              </w:rPr>
              <w:instrText xml:space="preserve"> PAGEREF _Toc510104759 \h </w:instrText>
            </w:r>
            <w:r w:rsidR="00644C47">
              <w:rPr>
                <w:noProof/>
                <w:webHidden/>
              </w:rPr>
            </w:r>
            <w:r w:rsidR="00644C47">
              <w:rPr>
                <w:noProof/>
                <w:webHidden/>
              </w:rPr>
              <w:fldChar w:fldCharType="separate"/>
            </w:r>
            <w:r w:rsidR="00644C47">
              <w:rPr>
                <w:noProof/>
                <w:webHidden/>
              </w:rPr>
              <w:t>28</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60" w:history="1">
            <w:r w:rsidR="00644C47" w:rsidRPr="00FC0B3B">
              <w:rPr>
                <w:rStyle w:val="Hyperlink"/>
                <w:noProof/>
              </w:rPr>
              <w:t>3.2.2 Video Pre-Processing</w:t>
            </w:r>
            <w:r w:rsidR="00644C47">
              <w:rPr>
                <w:noProof/>
                <w:webHidden/>
              </w:rPr>
              <w:tab/>
            </w:r>
            <w:r w:rsidR="00644C47">
              <w:rPr>
                <w:noProof/>
                <w:webHidden/>
              </w:rPr>
              <w:fldChar w:fldCharType="begin"/>
            </w:r>
            <w:r w:rsidR="00644C47">
              <w:rPr>
                <w:noProof/>
                <w:webHidden/>
              </w:rPr>
              <w:instrText xml:space="preserve"> PAGEREF _Toc510104760 \h </w:instrText>
            </w:r>
            <w:r w:rsidR="00644C47">
              <w:rPr>
                <w:noProof/>
                <w:webHidden/>
              </w:rPr>
            </w:r>
            <w:r w:rsidR="00644C47">
              <w:rPr>
                <w:noProof/>
                <w:webHidden/>
              </w:rPr>
              <w:fldChar w:fldCharType="separate"/>
            </w:r>
            <w:r w:rsidR="00644C47">
              <w:rPr>
                <w:noProof/>
                <w:webHidden/>
              </w:rPr>
              <w:t>29</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61" w:history="1">
            <w:r w:rsidR="00644C47" w:rsidRPr="00FC0B3B">
              <w:rPr>
                <w:rStyle w:val="Hyperlink"/>
                <w:noProof/>
              </w:rPr>
              <w:t>3.2.3 Activity Analysis</w:t>
            </w:r>
            <w:r w:rsidR="00644C47">
              <w:rPr>
                <w:noProof/>
                <w:webHidden/>
              </w:rPr>
              <w:tab/>
            </w:r>
            <w:r w:rsidR="00644C47">
              <w:rPr>
                <w:noProof/>
                <w:webHidden/>
              </w:rPr>
              <w:fldChar w:fldCharType="begin"/>
            </w:r>
            <w:r w:rsidR="00644C47">
              <w:rPr>
                <w:noProof/>
                <w:webHidden/>
              </w:rPr>
              <w:instrText xml:space="preserve"> PAGEREF _Toc510104761 \h </w:instrText>
            </w:r>
            <w:r w:rsidR="00644C47">
              <w:rPr>
                <w:noProof/>
                <w:webHidden/>
              </w:rPr>
            </w:r>
            <w:r w:rsidR="00644C47">
              <w:rPr>
                <w:noProof/>
                <w:webHidden/>
              </w:rPr>
              <w:fldChar w:fldCharType="separate"/>
            </w:r>
            <w:r w:rsidR="00644C47">
              <w:rPr>
                <w:noProof/>
                <w:webHidden/>
              </w:rPr>
              <w:t>30</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62" w:history="1">
            <w:r w:rsidR="00644C47" w:rsidRPr="00FC0B3B">
              <w:rPr>
                <w:rStyle w:val="Hyperlink"/>
                <w:noProof/>
              </w:rPr>
              <w:t>3.2.4 Event Classification</w:t>
            </w:r>
            <w:r w:rsidR="00644C47">
              <w:rPr>
                <w:noProof/>
                <w:webHidden/>
              </w:rPr>
              <w:tab/>
            </w:r>
            <w:r w:rsidR="00644C47">
              <w:rPr>
                <w:noProof/>
                <w:webHidden/>
              </w:rPr>
              <w:fldChar w:fldCharType="begin"/>
            </w:r>
            <w:r w:rsidR="00644C47">
              <w:rPr>
                <w:noProof/>
                <w:webHidden/>
              </w:rPr>
              <w:instrText xml:space="preserve"> PAGEREF _Toc510104762 \h </w:instrText>
            </w:r>
            <w:r w:rsidR="00644C47">
              <w:rPr>
                <w:noProof/>
                <w:webHidden/>
              </w:rPr>
            </w:r>
            <w:r w:rsidR="00644C47">
              <w:rPr>
                <w:noProof/>
                <w:webHidden/>
              </w:rPr>
              <w:fldChar w:fldCharType="separate"/>
            </w:r>
            <w:r w:rsidR="00644C47">
              <w:rPr>
                <w:noProof/>
                <w:webHidden/>
              </w:rPr>
              <w:t>31</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63" w:history="1">
            <w:r w:rsidR="00644C47" w:rsidRPr="00FC0B3B">
              <w:rPr>
                <w:rStyle w:val="Hyperlink"/>
                <w:noProof/>
              </w:rPr>
              <w:t>3.2.5 Event Notifications</w:t>
            </w:r>
            <w:r w:rsidR="00644C47">
              <w:rPr>
                <w:noProof/>
                <w:webHidden/>
              </w:rPr>
              <w:tab/>
            </w:r>
            <w:r w:rsidR="00644C47">
              <w:rPr>
                <w:noProof/>
                <w:webHidden/>
              </w:rPr>
              <w:fldChar w:fldCharType="begin"/>
            </w:r>
            <w:r w:rsidR="00644C47">
              <w:rPr>
                <w:noProof/>
                <w:webHidden/>
              </w:rPr>
              <w:instrText xml:space="preserve"> PAGEREF _Toc510104763 \h </w:instrText>
            </w:r>
            <w:r w:rsidR="00644C47">
              <w:rPr>
                <w:noProof/>
                <w:webHidden/>
              </w:rPr>
            </w:r>
            <w:r w:rsidR="00644C47">
              <w:rPr>
                <w:noProof/>
                <w:webHidden/>
              </w:rPr>
              <w:fldChar w:fldCharType="separate"/>
            </w:r>
            <w:r w:rsidR="00644C47">
              <w:rPr>
                <w:noProof/>
                <w:webHidden/>
              </w:rPr>
              <w:t>32</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64" w:history="1">
            <w:r w:rsidR="00644C47" w:rsidRPr="00FC0B3B">
              <w:rPr>
                <w:rStyle w:val="Hyperlink"/>
                <w:noProof/>
              </w:rPr>
              <w:t>3.2.6 Data Storage</w:t>
            </w:r>
            <w:r w:rsidR="00644C47">
              <w:rPr>
                <w:noProof/>
                <w:webHidden/>
              </w:rPr>
              <w:tab/>
            </w:r>
            <w:r w:rsidR="00644C47">
              <w:rPr>
                <w:noProof/>
                <w:webHidden/>
              </w:rPr>
              <w:fldChar w:fldCharType="begin"/>
            </w:r>
            <w:r w:rsidR="00644C47">
              <w:rPr>
                <w:noProof/>
                <w:webHidden/>
              </w:rPr>
              <w:instrText xml:space="preserve"> PAGEREF _Toc510104764 \h </w:instrText>
            </w:r>
            <w:r w:rsidR="00644C47">
              <w:rPr>
                <w:noProof/>
                <w:webHidden/>
              </w:rPr>
            </w:r>
            <w:r w:rsidR="00644C47">
              <w:rPr>
                <w:noProof/>
                <w:webHidden/>
              </w:rPr>
              <w:fldChar w:fldCharType="separate"/>
            </w:r>
            <w:r w:rsidR="00644C47">
              <w:rPr>
                <w:noProof/>
                <w:webHidden/>
              </w:rPr>
              <w:t>32</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65" w:history="1">
            <w:r w:rsidR="00644C47" w:rsidRPr="00FC0B3B">
              <w:rPr>
                <w:rStyle w:val="Hyperlink"/>
                <w:noProof/>
              </w:rPr>
              <w:t>3.2.7 Data Interfacing</w:t>
            </w:r>
            <w:r w:rsidR="00644C47">
              <w:rPr>
                <w:noProof/>
                <w:webHidden/>
              </w:rPr>
              <w:tab/>
            </w:r>
            <w:r w:rsidR="00644C47">
              <w:rPr>
                <w:noProof/>
                <w:webHidden/>
              </w:rPr>
              <w:fldChar w:fldCharType="begin"/>
            </w:r>
            <w:r w:rsidR="00644C47">
              <w:rPr>
                <w:noProof/>
                <w:webHidden/>
              </w:rPr>
              <w:instrText xml:space="preserve"> PAGEREF _Toc510104765 \h </w:instrText>
            </w:r>
            <w:r w:rsidR="00644C47">
              <w:rPr>
                <w:noProof/>
                <w:webHidden/>
              </w:rPr>
            </w:r>
            <w:r w:rsidR="00644C47">
              <w:rPr>
                <w:noProof/>
                <w:webHidden/>
              </w:rPr>
              <w:fldChar w:fldCharType="separate"/>
            </w:r>
            <w:r w:rsidR="00644C47">
              <w:rPr>
                <w:noProof/>
                <w:webHidden/>
              </w:rPr>
              <w:t>33</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66" w:history="1">
            <w:r w:rsidR="00644C47" w:rsidRPr="00FC0B3B">
              <w:rPr>
                <w:rStyle w:val="Hyperlink"/>
                <w:noProof/>
              </w:rPr>
              <w:t>3.2.8 Infrastructure Deployments</w:t>
            </w:r>
            <w:r w:rsidR="00644C47">
              <w:rPr>
                <w:noProof/>
                <w:webHidden/>
              </w:rPr>
              <w:tab/>
            </w:r>
            <w:r w:rsidR="00644C47">
              <w:rPr>
                <w:noProof/>
                <w:webHidden/>
              </w:rPr>
              <w:fldChar w:fldCharType="begin"/>
            </w:r>
            <w:r w:rsidR="00644C47">
              <w:rPr>
                <w:noProof/>
                <w:webHidden/>
              </w:rPr>
              <w:instrText xml:space="preserve"> PAGEREF _Toc510104766 \h </w:instrText>
            </w:r>
            <w:r w:rsidR="00644C47">
              <w:rPr>
                <w:noProof/>
                <w:webHidden/>
              </w:rPr>
            </w:r>
            <w:r w:rsidR="00644C47">
              <w:rPr>
                <w:noProof/>
                <w:webHidden/>
              </w:rPr>
              <w:fldChar w:fldCharType="separate"/>
            </w:r>
            <w:r w:rsidR="00644C47">
              <w:rPr>
                <w:noProof/>
                <w:webHidden/>
              </w:rPr>
              <w:t>34</w:t>
            </w:r>
            <w:r w:rsidR="00644C47">
              <w:rPr>
                <w:noProof/>
                <w:webHidden/>
              </w:rPr>
              <w:fldChar w:fldCharType="end"/>
            </w:r>
          </w:hyperlink>
        </w:p>
        <w:p w:rsidR="00644C47" w:rsidRDefault="008C0489">
          <w:pPr>
            <w:pStyle w:val="TOC1"/>
            <w:tabs>
              <w:tab w:val="left" w:pos="1200"/>
              <w:tab w:val="right" w:leader="dot" w:pos="9350"/>
            </w:tabs>
            <w:rPr>
              <w:noProof/>
              <w:kern w:val="0"/>
              <w:sz w:val="22"/>
              <w:szCs w:val="22"/>
              <w:lang w:val="en-GB" w:eastAsia="en-GB"/>
            </w:rPr>
          </w:pPr>
          <w:hyperlink w:anchor="_Toc510104767" w:history="1">
            <w:r w:rsidR="00644C47" w:rsidRPr="00FC0B3B">
              <w:rPr>
                <w:rStyle w:val="Hyperlink"/>
                <w:noProof/>
              </w:rPr>
              <w:t>4.</w:t>
            </w:r>
            <w:r w:rsidR="00644C47">
              <w:rPr>
                <w:noProof/>
                <w:kern w:val="0"/>
                <w:sz w:val="22"/>
                <w:szCs w:val="22"/>
                <w:lang w:val="en-GB" w:eastAsia="en-GB"/>
              </w:rPr>
              <w:tab/>
            </w:r>
            <w:r w:rsidR="00644C47" w:rsidRPr="00FC0B3B">
              <w:rPr>
                <w:rStyle w:val="Hyperlink"/>
                <w:noProof/>
              </w:rPr>
              <w:t>Use Case Evaluation</w:t>
            </w:r>
            <w:r w:rsidR="00644C47">
              <w:rPr>
                <w:noProof/>
                <w:webHidden/>
              </w:rPr>
              <w:tab/>
            </w:r>
            <w:r w:rsidR="00644C47">
              <w:rPr>
                <w:noProof/>
                <w:webHidden/>
              </w:rPr>
              <w:fldChar w:fldCharType="begin"/>
            </w:r>
            <w:r w:rsidR="00644C47">
              <w:rPr>
                <w:noProof/>
                <w:webHidden/>
              </w:rPr>
              <w:instrText xml:space="preserve"> PAGEREF _Toc510104767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68" w:history="1">
            <w:r w:rsidR="00644C47" w:rsidRPr="00FC0B3B">
              <w:rPr>
                <w:rStyle w:val="Hyperlink"/>
                <w:noProof/>
              </w:rPr>
              <w:t>4.1 Aim</w:t>
            </w:r>
            <w:r w:rsidR="00644C47">
              <w:rPr>
                <w:noProof/>
                <w:webHidden/>
              </w:rPr>
              <w:tab/>
            </w:r>
            <w:r w:rsidR="00644C47">
              <w:rPr>
                <w:noProof/>
                <w:webHidden/>
              </w:rPr>
              <w:fldChar w:fldCharType="begin"/>
            </w:r>
            <w:r w:rsidR="00644C47">
              <w:rPr>
                <w:noProof/>
                <w:webHidden/>
              </w:rPr>
              <w:instrText xml:space="preserve"> PAGEREF _Toc510104768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69" w:history="1">
            <w:r w:rsidR="00644C47" w:rsidRPr="00FC0B3B">
              <w:rPr>
                <w:rStyle w:val="Hyperlink"/>
                <w:noProof/>
              </w:rPr>
              <w:t>4.2 Scenario</w:t>
            </w:r>
            <w:r w:rsidR="00644C47">
              <w:rPr>
                <w:noProof/>
                <w:webHidden/>
              </w:rPr>
              <w:tab/>
            </w:r>
            <w:r w:rsidR="00644C47">
              <w:rPr>
                <w:noProof/>
                <w:webHidden/>
              </w:rPr>
              <w:fldChar w:fldCharType="begin"/>
            </w:r>
            <w:r w:rsidR="00644C47">
              <w:rPr>
                <w:noProof/>
                <w:webHidden/>
              </w:rPr>
              <w:instrText xml:space="preserve"> PAGEREF _Toc510104769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70" w:history="1">
            <w:r w:rsidR="00644C47" w:rsidRPr="00FC0B3B">
              <w:rPr>
                <w:rStyle w:val="Hyperlink"/>
                <w:noProof/>
              </w:rPr>
              <w:t>4.3 Implementation Procedure</w:t>
            </w:r>
            <w:r w:rsidR="00644C47">
              <w:rPr>
                <w:noProof/>
                <w:webHidden/>
              </w:rPr>
              <w:tab/>
            </w:r>
            <w:r w:rsidR="00644C47">
              <w:rPr>
                <w:noProof/>
                <w:webHidden/>
              </w:rPr>
              <w:fldChar w:fldCharType="begin"/>
            </w:r>
            <w:r w:rsidR="00644C47">
              <w:rPr>
                <w:noProof/>
                <w:webHidden/>
              </w:rPr>
              <w:instrText xml:space="preserve"> PAGEREF _Toc510104770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71" w:history="1">
            <w:r w:rsidR="00644C47" w:rsidRPr="00FC0B3B">
              <w:rPr>
                <w:rStyle w:val="Hyperlink"/>
                <w:noProof/>
              </w:rPr>
              <w:t>4.3.1 Configuring Video Pre-Processing</w:t>
            </w:r>
            <w:r w:rsidR="00644C47">
              <w:rPr>
                <w:noProof/>
                <w:webHidden/>
              </w:rPr>
              <w:tab/>
            </w:r>
            <w:r w:rsidR="00644C47">
              <w:rPr>
                <w:noProof/>
                <w:webHidden/>
              </w:rPr>
              <w:fldChar w:fldCharType="begin"/>
            </w:r>
            <w:r w:rsidR="00644C47">
              <w:rPr>
                <w:noProof/>
                <w:webHidden/>
              </w:rPr>
              <w:instrText xml:space="preserve"> PAGEREF _Toc510104771 \h </w:instrText>
            </w:r>
            <w:r w:rsidR="00644C47">
              <w:rPr>
                <w:noProof/>
                <w:webHidden/>
              </w:rPr>
            </w:r>
            <w:r w:rsidR="00644C47">
              <w:rPr>
                <w:noProof/>
                <w:webHidden/>
              </w:rPr>
              <w:fldChar w:fldCharType="separate"/>
            </w:r>
            <w:r w:rsidR="00644C47">
              <w:rPr>
                <w:noProof/>
                <w:webHidden/>
              </w:rPr>
              <w:t>37</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72" w:history="1">
            <w:r w:rsidR="00644C47" w:rsidRPr="00FC0B3B">
              <w:rPr>
                <w:rStyle w:val="Hyperlink"/>
                <w:noProof/>
              </w:rPr>
              <w:t>4.3.2 Configuring Activity Analysis</w:t>
            </w:r>
            <w:r w:rsidR="00644C47">
              <w:rPr>
                <w:noProof/>
                <w:webHidden/>
              </w:rPr>
              <w:tab/>
            </w:r>
            <w:r w:rsidR="00644C47">
              <w:rPr>
                <w:noProof/>
                <w:webHidden/>
              </w:rPr>
              <w:fldChar w:fldCharType="begin"/>
            </w:r>
            <w:r w:rsidR="00644C47">
              <w:rPr>
                <w:noProof/>
                <w:webHidden/>
              </w:rPr>
              <w:instrText xml:space="preserve"> PAGEREF _Toc510104772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73" w:history="1">
            <w:r w:rsidR="00644C47" w:rsidRPr="00FC0B3B">
              <w:rPr>
                <w:rStyle w:val="Hyperlink"/>
                <w:noProof/>
              </w:rPr>
              <w:t>4.3.3 Configuring Event Analysis</w:t>
            </w:r>
            <w:r w:rsidR="00644C47">
              <w:rPr>
                <w:noProof/>
                <w:webHidden/>
              </w:rPr>
              <w:tab/>
            </w:r>
            <w:r w:rsidR="00644C47">
              <w:rPr>
                <w:noProof/>
                <w:webHidden/>
              </w:rPr>
              <w:fldChar w:fldCharType="begin"/>
            </w:r>
            <w:r w:rsidR="00644C47">
              <w:rPr>
                <w:noProof/>
                <w:webHidden/>
              </w:rPr>
              <w:instrText xml:space="preserve"> PAGEREF _Toc510104773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74" w:history="1">
            <w:r w:rsidR="00644C47" w:rsidRPr="00FC0B3B">
              <w:rPr>
                <w:rStyle w:val="Hyperlink"/>
                <w:noProof/>
              </w:rPr>
              <w:t>4.3.4 Data Persistence</w:t>
            </w:r>
            <w:r w:rsidR="00644C47">
              <w:rPr>
                <w:noProof/>
                <w:webHidden/>
              </w:rPr>
              <w:tab/>
            </w:r>
            <w:r w:rsidR="00644C47">
              <w:rPr>
                <w:noProof/>
                <w:webHidden/>
              </w:rPr>
              <w:fldChar w:fldCharType="begin"/>
            </w:r>
            <w:r w:rsidR="00644C47">
              <w:rPr>
                <w:noProof/>
                <w:webHidden/>
              </w:rPr>
              <w:instrText xml:space="preserve"> PAGEREF _Toc510104774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75" w:history="1">
            <w:r w:rsidR="00644C47" w:rsidRPr="00FC0B3B">
              <w:rPr>
                <w:rStyle w:val="Hyperlink"/>
                <w:noProof/>
              </w:rPr>
              <w:t>4.4 Deployment Procedure</w:t>
            </w:r>
            <w:r w:rsidR="00644C47">
              <w:rPr>
                <w:noProof/>
                <w:webHidden/>
              </w:rPr>
              <w:tab/>
            </w:r>
            <w:r w:rsidR="00644C47">
              <w:rPr>
                <w:noProof/>
                <w:webHidden/>
              </w:rPr>
              <w:fldChar w:fldCharType="begin"/>
            </w:r>
            <w:r w:rsidR="00644C47">
              <w:rPr>
                <w:noProof/>
                <w:webHidden/>
              </w:rPr>
              <w:instrText xml:space="preserve"> PAGEREF _Toc510104775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76" w:history="1">
            <w:r w:rsidR="00644C47" w:rsidRPr="00FC0B3B">
              <w:rPr>
                <w:rStyle w:val="Hyperlink"/>
                <w:noProof/>
              </w:rPr>
              <w:t>4.4.1 Apache Kafka Deployment</w:t>
            </w:r>
            <w:r w:rsidR="00644C47">
              <w:rPr>
                <w:noProof/>
                <w:webHidden/>
              </w:rPr>
              <w:tab/>
            </w:r>
            <w:r w:rsidR="00644C47">
              <w:rPr>
                <w:noProof/>
                <w:webHidden/>
              </w:rPr>
              <w:fldChar w:fldCharType="begin"/>
            </w:r>
            <w:r w:rsidR="00644C47">
              <w:rPr>
                <w:noProof/>
                <w:webHidden/>
              </w:rPr>
              <w:instrText xml:space="preserve"> PAGEREF _Toc510104776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77" w:history="1">
            <w:r w:rsidR="00644C47" w:rsidRPr="00FC0B3B">
              <w:rPr>
                <w:rStyle w:val="Hyperlink"/>
                <w:noProof/>
              </w:rPr>
              <w:t>4.4.2 Neo4J Deployment</w:t>
            </w:r>
            <w:r w:rsidR="00644C47">
              <w:rPr>
                <w:noProof/>
                <w:webHidden/>
              </w:rPr>
              <w:tab/>
            </w:r>
            <w:r w:rsidR="00644C47">
              <w:rPr>
                <w:noProof/>
                <w:webHidden/>
              </w:rPr>
              <w:fldChar w:fldCharType="begin"/>
            </w:r>
            <w:r w:rsidR="00644C47">
              <w:rPr>
                <w:noProof/>
                <w:webHidden/>
              </w:rPr>
              <w:instrText xml:space="preserve"> PAGEREF _Toc510104777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78" w:history="1">
            <w:r w:rsidR="00644C47" w:rsidRPr="00FC0B3B">
              <w:rPr>
                <w:rStyle w:val="Hyperlink"/>
                <w:noProof/>
              </w:rPr>
              <w:t>4.4.3 Video Pre-Processing Deployment</w:t>
            </w:r>
            <w:r w:rsidR="00644C47">
              <w:rPr>
                <w:noProof/>
                <w:webHidden/>
              </w:rPr>
              <w:tab/>
            </w:r>
            <w:r w:rsidR="00644C47">
              <w:rPr>
                <w:noProof/>
                <w:webHidden/>
              </w:rPr>
              <w:fldChar w:fldCharType="begin"/>
            </w:r>
            <w:r w:rsidR="00644C47">
              <w:rPr>
                <w:noProof/>
                <w:webHidden/>
              </w:rPr>
              <w:instrText xml:space="preserve"> PAGEREF _Toc510104778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79" w:history="1">
            <w:r w:rsidR="00644C47" w:rsidRPr="00FC0B3B">
              <w:rPr>
                <w:rStyle w:val="Hyperlink"/>
                <w:noProof/>
              </w:rPr>
              <w:t>4.4.4 Apache Flink Deployment</w:t>
            </w:r>
            <w:r w:rsidR="00644C47">
              <w:rPr>
                <w:noProof/>
                <w:webHidden/>
              </w:rPr>
              <w:tab/>
            </w:r>
            <w:r w:rsidR="00644C47">
              <w:rPr>
                <w:noProof/>
                <w:webHidden/>
              </w:rPr>
              <w:fldChar w:fldCharType="begin"/>
            </w:r>
            <w:r w:rsidR="00644C47">
              <w:rPr>
                <w:noProof/>
                <w:webHidden/>
              </w:rPr>
              <w:instrText xml:space="preserve"> PAGEREF _Toc510104779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80" w:history="1">
            <w:r w:rsidR="00644C47" w:rsidRPr="00FC0B3B">
              <w:rPr>
                <w:rStyle w:val="Hyperlink"/>
                <w:noProof/>
              </w:rPr>
              <w:t>4.4.5 Apache Spark Deployment</w:t>
            </w:r>
            <w:r w:rsidR="00644C47">
              <w:rPr>
                <w:noProof/>
                <w:webHidden/>
              </w:rPr>
              <w:tab/>
            </w:r>
            <w:r w:rsidR="00644C47">
              <w:rPr>
                <w:noProof/>
                <w:webHidden/>
              </w:rPr>
              <w:fldChar w:fldCharType="begin"/>
            </w:r>
            <w:r w:rsidR="00644C47">
              <w:rPr>
                <w:noProof/>
                <w:webHidden/>
              </w:rPr>
              <w:instrText xml:space="preserve"> PAGEREF _Toc510104780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81" w:history="1">
            <w:r w:rsidR="00644C47" w:rsidRPr="00FC0B3B">
              <w:rPr>
                <w:rStyle w:val="Hyperlink"/>
                <w:noProof/>
              </w:rPr>
              <w:t>4.5 Evaluation</w:t>
            </w:r>
            <w:r w:rsidR="00644C47">
              <w:rPr>
                <w:noProof/>
                <w:webHidden/>
              </w:rPr>
              <w:tab/>
            </w:r>
            <w:r w:rsidR="00644C47">
              <w:rPr>
                <w:noProof/>
                <w:webHidden/>
              </w:rPr>
              <w:fldChar w:fldCharType="begin"/>
            </w:r>
            <w:r w:rsidR="00644C47">
              <w:rPr>
                <w:noProof/>
                <w:webHidden/>
              </w:rPr>
              <w:instrText xml:space="preserve"> PAGEREF _Toc510104781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82" w:history="1">
            <w:r w:rsidR="00644C47" w:rsidRPr="00FC0B3B">
              <w:rPr>
                <w:rStyle w:val="Hyperlink"/>
                <w:noProof/>
              </w:rPr>
              <w:t>4.5.1 Produced Data</w:t>
            </w:r>
            <w:r w:rsidR="00644C47">
              <w:rPr>
                <w:noProof/>
                <w:webHidden/>
              </w:rPr>
              <w:tab/>
            </w:r>
            <w:r w:rsidR="00644C47">
              <w:rPr>
                <w:noProof/>
                <w:webHidden/>
              </w:rPr>
              <w:fldChar w:fldCharType="begin"/>
            </w:r>
            <w:r w:rsidR="00644C47">
              <w:rPr>
                <w:noProof/>
                <w:webHidden/>
              </w:rPr>
              <w:instrText xml:space="preserve"> PAGEREF _Toc510104782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83" w:history="1">
            <w:r w:rsidR="00644C47" w:rsidRPr="00FC0B3B">
              <w:rPr>
                <w:rStyle w:val="Hyperlink"/>
                <w:noProof/>
              </w:rPr>
              <w:t>4.5.2 Ease of Deployment</w:t>
            </w:r>
            <w:r w:rsidR="00644C47">
              <w:rPr>
                <w:noProof/>
                <w:webHidden/>
              </w:rPr>
              <w:tab/>
            </w:r>
            <w:r w:rsidR="00644C47">
              <w:rPr>
                <w:noProof/>
                <w:webHidden/>
              </w:rPr>
              <w:fldChar w:fldCharType="begin"/>
            </w:r>
            <w:r w:rsidR="00644C47">
              <w:rPr>
                <w:noProof/>
                <w:webHidden/>
              </w:rPr>
              <w:instrText xml:space="preserve"> PAGEREF _Toc510104783 \h </w:instrText>
            </w:r>
            <w:r w:rsidR="00644C47">
              <w:rPr>
                <w:noProof/>
                <w:webHidden/>
              </w:rPr>
            </w:r>
            <w:r w:rsidR="00644C47">
              <w:rPr>
                <w:noProof/>
                <w:webHidden/>
              </w:rPr>
              <w:fldChar w:fldCharType="separate"/>
            </w:r>
            <w:r w:rsidR="00644C47">
              <w:rPr>
                <w:noProof/>
                <w:webHidden/>
              </w:rPr>
              <w:t>41</w:t>
            </w:r>
            <w:r w:rsidR="00644C47">
              <w:rPr>
                <w:noProof/>
                <w:webHidden/>
              </w:rPr>
              <w:fldChar w:fldCharType="end"/>
            </w:r>
          </w:hyperlink>
        </w:p>
        <w:p w:rsidR="00644C47" w:rsidRDefault="008C0489">
          <w:pPr>
            <w:pStyle w:val="TOC1"/>
            <w:tabs>
              <w:tab w:val="left" w:pos="1200"/>
              <w:tab w:val="right" w:leader="dot" w:pos="9350"/>
            </w:tabs>
            <w:rPr>
              <w:noProof/>
              <w:kern w:val="0"/>
              <w:sz w:val="22"/>
              <w:szCs w:val="22"/>
              <w:lang w:val="en-GB" w:eastAsia="en-GB"/>
            </w:rPr>
          </w:pPr>
          <w:hyperlink w:anchor="_Toc510104784" w:history="1">
            <w:r w:rsidR="00644C47" w:rsidRPr="00FC0B3B">
              <w:rPr>
                <w:rStyle w:val="Hyperlink"/>
                <w:noProof/>
              </w:rPr>
              <w:t>5.</w:t>
            </w:r>
            <w:r w:rsidR="00644C47">
              <w:rPr>
                <w:noProof/>
                <w:kern w:val="0"/>
                <w:sz w:val="22"/>
                <w:szCs w:val="22"/>
                <w:lang w:val="en-GB" w:eastAsia="en-GB"/>
              </w:rPr>
              <w:tab/>
            </w:r>
            <w:r w:rsidR="00644C47" w:rsidRPr="00FC0B3B">
              <w:rPr>
                <w:rStyle w:val="Hyperlink"/>
                <w:noProof/>
              </w:rPr>
              <w:t>Discussion and Conclusion</w:t>
            </w:r>
            <w:r w:rsidR="00644C47">
              <w:rPr>
                <w:noProof/>
                <w:webHidden/>
              </w:rPr>
              <w:tab/>
            </w:r>
            <w:r w:rsidR="00644C47">
              <w:rPr>
                <w:noProof/>
                <w:webHidden/>
              </w:rPr>
              <w:fldChar w:fldCharType="begin"/>
            </w:r>
            <w:r w:rsidR="00644C47">
              <w:rPr>
                <w:noProof/>
                <w:webHidden/>
              </w:rPr>
              <w:instrText xml:space="preserve"> PAGEREF _Toc510104784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85" w:history="1">
            <w:r w:rsidR="00644C47" w:rsidRPr="00FC0B3B">
              <w:rPr>
                <w:rStyle w:val="Hyperlink"/>
                <w:noProof/>
              </w:rPr>
              <w:t>5.1 Summary</w:t>
            </w:r>
            <w:r w:rsidR="00644C47">
              <w:rPr>
                <w:noProof/>
                <w:webHidden/>
              </w:rPr>
              <w:tab/>
            </w:r>
            <w:r w:rsidR="00644C47">
              <w:rPr>
                <w:noProof/>
                <w:webHidden/>
              </w:rPr>
              <w:fldChar w:fldCharType="begin"/>
            </w:r>
            <w:r w:rsidR="00644C47">
              <w:rPr>
                <w:noProof/>
                <w:webHidden/>
              </w:rPr>
              <w:instrText xml:space="preserve"> PAGEREF _Toc510104785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86" w:history="1">
            <w:r w:rsidR="00644C47" w:rsidRPr="00FC0B3B">
              <w:rPr>
                <w:rStyle w:val="Hyperlink"/>
                <w:noProof/>
              </w:rPr>
              <w:t>5.2 Discussion</w:t>
            </w:r>
            <w:r w:rsidR="00644C47">
              <w:rPr>
                <w:noProof/>
                <w:webHidden/>
              </w:rPr>
              <w:tab/>
            </w:r>
            <w:r w:rsidR="00644C47">
              <w:rPr>
                <w:noProof/>
                <w:webHidden/>
              </w:rPr>
              <w:fldChar w:fldCharType="begin"/>
            </w:r>
            <w:r w:rsidR="00644C47">
              <w:rPr>
                <w:noProof/>
                <w:webHidden/>
              </w:rPr>
              <w:instrText xml:space="preserve"> PAGEREF _Toc510104786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87" w:history="1">
            <w:r w:rsidR="00644C47" w:rsidRPr="00FC0B3B">
              <w:rPr>
                <w:rStyle w:val="Hyperlink"/>
                <w:noProof/>
              </w:rPr>
              <w:t>5.3 Objectives Met</w:t>
            </w:r>
            <w:r w:rsidR="00644C47">
              <w:rPr>
                <w:noProof/>
                <w:webHidden/>
              </w:rPr>
              <w:tab/>
            </w:r>
            <w:r w:rsidR="00644C47">
              <w:rPr>
                <w:noProof/>
                <w:webHidden/>
              </w:rPr>
              <w:fldChar w:fldCharType="begin"/>
            </w:r>
            <w:r w:rsidR="00644C47">
              <w:rPr>
                <w:noProof/>
                <w:webHidden/>
              </w:rPr>
              <w:instrText xml:space="preserve"> PAGEREF _Toc510104787 \h </w:instrText>
            </w:r>
            <w:r w:rsidR="00644C47">
              <w:rPr>
                <w:noProof/>
                <w:webHidden/>
              </w:rPr>
            </w:r>
            <w:r w:rsidR="00644C47">
              <w:rPr>
                <w:noProof/>
                <w:webHidden/>
              </w:rPr>
              <w:fldChar w:fldCharType="separate"/>
            </w:r>
            <w:r w:rsidR="00644C47">
              <w:rPr>
                <w:noProof/>
                <w:webHidden/>
              </w:rPr>
              <w:t>47</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88" w:history="1">
            <w:r w:rsidR="00644C47" w:rsidRPr="00FC0B3B">
              <w:rPr>
                <w:rStyle w:val="Hyperlink"/>
                <w:noProof/>
              </w:rPr>
              <w:t>5.2.1 Objective One</w:t>
            </w:r>
            <w:r w:rsidR="00644C47">
              <w:rPr>
                <w:noProof/>
                <w:webHidden/>
              </w:rPr>
              <w:tab/>
            </w:r>
            <w:r w:rsidR="00644C47">
              <w:rPr>
                <w:noProof/>
                <w:webHidden/>
              </w:rPr>
              <w:fldChar w:fldCharType="begin"/>
            </w:r>
            <w:r w:rsidR="00644C47">
              <w:rPr>
                <w:noProof/>
                <w:webHidden/>
              </w:rPr>
              <w:instrText xml:space="preserve"> PAGEREF _Toc510104788 \h </w:instrText>
            </w:r>
            <w:r w:rsidR="00644C47">
              <w:rPr>
                <w:noProof/>
                <w:webHidden/>
              </w:rPr>
            </w:r>
            <w:r w:rsidR="00644C47">
              <w:rPr>
                <w:noProof/>
                <w:webHidden/>
              </w:rPr>
              <w:fldChar w:fldCharType="separate"/>
            </w:r>
            <w:r w:rsidR="00644C47">
              <w:rPr>
                <w:noProof/>
                <w:webHidden/>
              </w:rPr>
              <w:t>47</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89" w:history="1">
            <w:r w:rsidR="00644C47" w:rsidRPr="00FC0B3B">
              <w:rPr>
                <w:rStyle w:val="Hyperlink"/>
                <w:noProof/>
              </w:rPr>
              <w:t>5.2.2 Objective Two</w:t>
            </w:r>
            <w:r w:rsidR="00644C47">
              <w:rPr>
                <w:noProof/>
                <w:webHidden/>
              </w:rPr>
              <w:tab/>
            </w:r>
            <w:r w:rsidR="00644C47">
              <w:rPr>
                <w:noProof/>
                <w:webHidden/>
              </w:rPr>
              <w:fldChar w:fldCharType="begin"/>
            </w:r>
            <w:r w:rsidR="00644C47">
              <w:rPr>
                <w:noProof/>
                <w:webHidden/>
              </w:rPr>
              <w:instrText xml:space="preserve"> PAGEREF _Toc510104789 \h </w:instrText>
            </w:r>
            <w:r w:rsidR="00644C47">
              <w:rPr>
                <w:noProof/>
                <w:webHidden/>
              </w:rPr>
            </w:r>
            <w:r w:rsidR="00644C47">
              <w:rPr>
                <w:noProof/>
                <w:webHidden/>
              </w:rPr>
              <w:fldChar w:fldCharType="separate"/>
            </w:r>
            <w:r w:rsidR="00644C47">
              <w:rPr>
                <w:noProof/>
                <w:webHidden/>
              </w:rPr>
              <w:t>48</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90" w:history="1">
            <w:r w:rsidR="00644C47" w:rsidRPr="00FC0B3B">
              <w:rPr>
                <w:rStyle w:val="Hyperlink"/>
                <w:noProof/>
              </w:rPr>
              <w:t>5.2.3 Objective Three</w:t>
            </w:r>
            <w:r w:rsidR="00644C47">
              <w:rPr>
                <w:noProof/>
                <w:webHidden/>
              </w:rPr>
              <w:tab/>
            </w:r>
            <w:r w:rsidR="00644C47">
              <w:rPr>
                <w:noProof/>
                <w:webHidden/>
              </w:rPr>
              <w:fldChar w:fldCharType="begin"/>
            </w:r>
            <w:r w:rsidR="00644C47">
              <w:rPr>
                <w:noProof/>
                <w:webHidden/>
              </w:rPr>
              <w:instrText xml:space="preserve"> PAGEREF _Toc510104790 \h </w:instrText>
            </w:r>
            <w:r w:rsidR="00644C47">
              <w:rPr>
                <w:noProof/>
                <w:webHidden/>
              </w:rPr>
            </w:r>
            <w:r w:rsidR="00644C47">
              <w:rPr>
                <w:noProof/>
                <w:webHidden/>
              </w:rPr>
              <w:fldChar w:fldCharType="separate"/>
            </w:r>
            <w:r w:rsidR="00644C47">
              <w:rPr>
                <w:noProof/>
                <w:webHidden/>
              </w:rPr>
              <w:t>48</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91" w:history="1">
            <w:r w:rsidR="00644C47" w:rsidRPr="00FC0B3B">
              <w:rPr>
                <w:rStyle w:val="Hyperlink"/>
                <w:noProof/>
              </w:rPr>
              <w:t>5.2.4 Objective Four</w:t>
            </w:r>
            <w:r w:rsidR="00644C47">
              <w:rPr>
                <w:noProof/>
                <w:webHidden/>
              </w:rPr>
              <w:tab/>
            </w:r>
            <w:r w:rsidR="00644C47">
              <w:rPr>
                <w:noProof/>
                <w:webHidden/>
              </w:rPr>
              <w:fldChar w:fldCharType="begin"/>
            </w:r>
            <w:r w:rsidR="00644C47">
              <w:rPr>
                <w:noProof/>
                <w:webHidden/>
              </w:rPr>
              <w:instrText xml:space="preserve"> PAGEREF _Toc510104791 \h </w:instrText>
            </w:r>
            <w:r w:rsidR="00644C47">
              <w:rPr>
                <w:noProof/>
                <w:webHidden/>
              </w:rPr>
            </w:r>
            <w:r w:rsidR="00644C47">
              <w:rPr>
                <w:noProof/>
                <w:webHidden/>
              </w:rPr>
              <w:fldChar w:fldCharType="separate"/>
            </w:r>
            <w:r w:rsidR="00644C47">
              <w:rPr>
                <w:noProof/>
                <w:webHidden/>
              </w:rPr>
              <w:t>49</w:t>
            </w:r>
            <w:r w:rsidR="00644C47">
              <w:rPr>
                <w:noProof/>
                <w:webHidden/>
              </w:rPr>
              <w:fldChar w:fldCharType="end"/>
            </w:r>
          </w:hyperlink>
        </w:p>
        <w:p w:rsidR="00644C47" w:rsidRDefault="008C0489">
          <w:pPr>
            <w:pStyle w:val="TOC3"/>
            <w:tabs>
              <w:tab w:val="right" w:leader="dot" w:pos="9350"/>
            </w:tabs>
            <w:rPr>
              <w:noProof/>
              <w:kern w:val="0"/>
              <w:sz w:val="22"/>
              <w:szCs w:val="22"/>
              <w:lang w:val="en-GB" w:eastAsia="en-GB"/>
            </w:rPr>
          </w:pPr>
          <w:hyperlink w:anchor="_Toc510104792" w:history="1">
            <w:r w:rsidR="00644C47" w:rsidRPr="00FC0B3B">
              <w:rPr>
                <w:rStyle w:val="Hyperlink"/>
                <w:noProof/>
              </w:rPr>
              <w:t>5.2.5 Objective Five</w:t>
            </w:r>
            <w:r w:rsidR="00644C47">
              <w:rPr>
                <w:noProof/>
                <w:webHidden/>
              </w:rPr>
              <w:tab/>
            </w:r>
            <w:r w:rsidR="00644C47">
              <w:rPr>
                <w:noProof/>
                <w:webHidden/>
              </w:rPr>
              <w:fldChar w:fldCharType="begin"/>
            </w:r>
            <w:r w:rsidR="00644C47">
              <w:rPr>
                <w:noProof/>
                <w:webHidden/>
              </w:rPr>
              <w:instrText xml:space="preserve"> PAGEREF _Toc510104792 \h </w:instrText>
            </w:r>
            <w:r w:rsidR="00644C47">
              <w:rPr>
                <w:noProof/>
                <w:webHidden/>
              </w:rPr>
            </w:r>
            <w:r w:rsidR="00644C47">
              <w:rPr>
                <w:noProof/>
                <w:webHidden/>
              </w:rPr>
              <w:fldChar w:fldCharType="separate"/>
            </w:r>
            <w:r w:rsidR="00644C47">
              <w:rPr>
                <w:noProof/>
                <w:webHidden/>
              </w:rPr>
              <w:t>49</w:t>
            </w:r>
            <w:r w:rsidR="00644C47">
              <w:rPr>
                <w:noProof/>
                <w:webHidden/>
              </w:rPr>
              <w:fldChar w:fldCharType="end"/>
            </w:r>
          </w:hyperlink>
        </w:p>
        <w:p w:rsidR="00644C47" w:rsidRDefault="008C0489">
          <w:pPr>
            <w:pStyle w:val="TOC2"/>
            <w:tabs>
              <w:tab w:val="right" w:leader="dot" w:pos="9350"/>
            </w:tabs>
            <w:rPr>
              <w:noProof/>
              <w:kern w:val="0"/>
              <w:sz w:val="22"/>
              <w:szCs w:val="22"/>
              <w:lang w:val="en-GB" w:eastAsia="en-GB"/>
            </w:rPr>
          </w:pPr>
          <w:hyperlink w:anchor="_Toc510104793" w:history="1">
            <w:r w:rsidR="00644C47" w:rsidRPr="00FC0B3B">
              <w:rPr>
                <w:rStyle w:val="Hyperlink"/>
                <w:noProof/>
              </w:rPr>
              <w:t>5.4 Future Development</w:t>
            </w:r>
            <w:r w:rsidR="00644C47">
              <w:rPr>
                <w:noProof/>
                <w:webHidden/>
              </w:rPr>
              <w:tab/>
            </w:r>
            <w:r w:rsidR="00644C47">
              <w:rPr>
                <w:noProof/>
                <w:webHidden/>
              </w:rPr>
              <w:fldChar w:fldCharType="begin"/>
            </w:r>
            <w:r w:rsidR="00644C47">
              <w:rPr>
                <w:noProof/>
                <w:webHidden/>
              </w:rPr>
              <w:instrText xml:space="preserve"> PAGEREF _Toc510104793 \h </w:instrText>
            </w:r>
            <w:r w:rsidR="00644C47">
              <w:rPr>
                <w:noProof/>
                <w:webHidden/>
              </w:rPr>
            </w:r>
            <w:r w:rsidR="00644C47">
              <w:rPr>
                <w:noProof/>
                <w:webHidden/>
              </w:rPr>
              <w:fldChar w:fldCharType="separate"/>
            </w:r>
            <w:r w:rsidR="00644C47">
              <w:rPr>
                <w:noProof/>
                <w:webHidden/>
              </w:rPr>
              <w:t>50</w:t>
            </w:r>
            <w:r w:rsidR="00644C47">
              <w:rPr>
                <w:noProof/>
                <w:webHidden/>
              </w:rPr>
              <w:fldChar w:fldCharType="end"/>
            </w:r>
          </w:hyperlink>
        </w:p>
        <w:p w:rsidR="00644C47" w:rsidRDefault="008C0489">
          <w:pPr>
            <w:pStyle w:val="TOC1"/>
            <w:tabs>
              <w:tab w:val="right" w:leader="dot" w:pos="9350"/>
            </w:tabs>
            <w:rPr>
              <w:noProof/>
              <w:kern w:val="0"/>
              <w:sz w:val="22"/>
              <w:szCs w:val="22"/>
              <w:lang w:val="en-GB" w:eastAsia="en-GB"/>
            </w:rPr>
          </w:pPr>
          <w:hyperlink w:anchor="_Toc510104794" w:history="1">
            <w:r w:rsidR="00644C47" w:rsidRPr="00FC0B3B">
              <w:rPr>
                <w:rStyle w:val="Hyperlink"/>
                <w:noProof/>
              </w:rPr>
              <w:t>References</w:t>
            </w:r>
            <w:r w:rsidR="00644C47">
              <w:rPr>
                <w:noProof/>
                <w:webHidden/>
              </w:rPr>
              <w:tab/>
            </w:r>
            <w:r w:rsidR="00644C47">
              <w:rPr>
                <w:noProof/>
                <w:webHidden/>
              </w:rPr>
              <w:fldChar w:fldCharType="begin"/>
            </w:r>
            <w:r w:rsidR="00644C47">
              <w:rPr>
                <w:noProof/>
                <w:webHidden/>
              </w:rPr>
              <w:instrText xml:space="preserve"> PAGEREF _Toc510104794 \h </w:instrText>
            </w:r>
            <w:r w:rsidR="00644C47">
              <w:rPr>
                <w:noProof/>
                <w:webHidden/>
              </w:rPr>
            </w:r>
            <w:r w:rsidR="00644C47">
              <w:rPr>
                <w:noProof/>
                <w:webHidden/>
              </w:rPr>
              <w:fldChar w:fldCharType="separate"/>
            </w:r>
            <w:r w:rsidR="00644C47">
              <w:rPr>
                <w:noProof/>
                <w:webHidden/>
              </w:rPr>
              <w:t>52</w:t>
            </w:r>
            <w:r w:rsidR="00644C47">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0104732"/>
      <w:r>
        <w:lastRenderedPageBreak/>
        <w:t>Introduction</w:t>
      </w:r>
      <w:bookmarkEnd w:id="3"/>
    </w:p>
    <w:p w:rsidR="00A32E7E" w:rsidRDefault="00D47532" w:rsidP="00A32E7E">
      <w:pPr>
        <w:pStyle w:val="Heading2"/>
      </w:pPr>
      <w:bookmarkStart w:id="4" w:name="_Toc510104733"/>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w:t>
      </w:r>
      <w:r w:rsidR="00517D5C">
        <w:t>,</w:t>
      </w:r>
      <w:r>
        <w:t xml:space="preserve"> a single</w:t>
      </w:r>
      <w:r w:rsidR="00517D5C">
        <w:t>,</w:t>
      </w:r>
      <w:r>
        <w:t xml:space="preserv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lastRenderedPageBreak/>
        <w:t>With the development of Smart Cities, the capacity of smart video stream analysis needs to be able to scale to data volumes never encount</w:t>
      </w:r>
      <w:r w:rsidR="00A76EFA">
        <w:t>ered before within this domain. Surat, India is the fourth fastest growing city, with a current population of 5.5 million. Monitoring the city, is over 6000 CCTV cameras, streaming live video to a sin</w:t>
      </w:r>
      <w:r w:rsidR="00156CA1">
        <w:t xml:space="preserve">gle command and control center </w:t>
      </w:r>
      <w:r w:rsidR="00156CA1">
        <w:fldChar w:fldCharType="begin" w:fldLock="1"/>
      </w:r>
      <w:r w:rsidR="00156CA1">
        <w:instrText>ADDIN CSL_CITATION { "citationItems" : [ { "id" : "ITEM-1", "itemData" : { "URL" : "https://www.firstpost.com/tech/news-analysis/smart-city-projects-need-cctv-video-surveillance-standards-to-ensure-future-stability-of-data-say-experts-4006067.html", "accessed" : { "date-parts" : [ [ "2018", "4", "10" ]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 } ], "mendeley" : { "formattedCitation" : "[8]", "plainText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156CA1">
        <w:t xml:space="preserve">. For Surat, to continue in its journey to becoming a smart city, it needs to be able to autonomously process CCTV footage, among other sensor readings, to gain real-time insights.  </w:t>
      </w:r>
    </w:p>
    <w:p w:rsidR="00D3108B" w:rsidRDefault="00D3108B" w:rsidP="00D3108B">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5" w:name="_Toc510104734"/>
      <w:r>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6" w:name="_Toc510104735"/>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083B18" w:rsidP="003929A0">
      <w:pPr>
        <w:pStyle w:val="ListParagraph"/>
        <w:numPr>
          <w:ilvl w:val="0"/>
          <w:numId w:val="16"/>
        </w:numPr>
      </w:pPr>
      <w:r>
        <w:t xml:space="preserve">D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lastRenderedPageBreak/>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281B37" w:rsidRDefault="00F510C3" w:rsidP="00083B18">
      <w:pPr>
        <w:pStyle w:val="ListParagraph"/>
        <w:numPr>
          <w:ilvl w:val="0"/>
          <w:numId w:val="16"/>
        </w:numPr>
      </w:pPr>
      <w:r>
        <w:t>Compare a</w:t>
      </w:r>
      <w:r w:rsidR="00450702">
        <w:t xml:space="preserve">nd contrast the performance </w:t>
      </w:r>
      <w:r>
        <w:t xml:space="preserve">of the </w:t>
      </w:r>
      <w:r w:rsidR="00892589">
        <w:t>developed</w:t>
      </w:r>
      <w:r>
        <w:t xml:space="preserve"> </w:t>
      </w:r>
      <w:r w:rsidR="00083B18">
        <w:t>pipeline</w:t>
      </w:r>
      <w:r>
        <w:t xml:space="preserve"> against existing approaches.</w:t>
      </w:r>
    </w:p>
    <w:p w:rsidR="003B0B48" w:rsidRPr="00377E2D"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through by the United Kingdom Police Force</w:t>
      </w:r>
      <w:r>
        <w:t xml:space="preserve">, using a directed </w:t>
      </w:r>
      <w:r w:rsidR="00DD020C">
        <w:t>interview</w:t>
      </w:r>
      <w:r>
        <w:t xml:space="preserve"> to a viable stakeholder within the </w:t>
      </w:r>
      <w:r w:rsidR="00D45B12">
        <w:t>organization</w:t>
      </w:r>
      <w:r>
        <w:t>.</w:t>
      </w:r>
    </w:p>
    <w:p w:rsidR="00A32E7E" w:rsidRDefault="00A32E7E" w:rsidP="00D47532">
      <w:pPr>
        <w:pStyle w:val="Heading1"/>
        <w:numPr>
          <w:ilvl w:val="0"/>
          <w:numId w:val="19"/>
        </w:numPr>
      </w:pPr>
      <w:bookmarkStart w:id="7" w:name="_Toc510104736"/>
      <w:r>
        <w:t>Background and Literature Review</w:t>
      </w:r>
      <w:bookmarkEnd w:id="7"/>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156CA1">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8], [9]"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156CA1">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0]"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156CA1">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1]"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156CA1">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2]"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156CA1">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3]"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8" w:name="_Toc510104737"/>
      <w:r>
        <w:t xml:space="preserve">2.1 </w:t>
      </w:r>
      <w:r w:rsidR="005C1B20">
        <w:t>Video Processing Methodologies and their Adoption</w:t>
      </w:r>
      <w:bookmarkEnd w:id="8"/>
    </w:p>
    <w:p w:rsidR="001328DC" w:rsidRPr="001328DC" w:rsidRDefault="001328DC" w:rsidP="00503BAC">
      <w:r>
        <w:t xml:space="preserve">The exploration of theoretical stages within generic video processing are well documented. Ko et al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w:t>
      </w:r>
      <w:r w:rsidR="00503BAC">
        <w:lastRenderedPageBreak/>
        <w:t xml:space="preserve">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9" w:name="_Toc510104738"/>
      <w:r>
        <w:rPr>
          <w:rStyle w:val="Heading3Char"/>
        </w:rPr>
        <w:t xml:space="preserve">2.1.1 </w:t>
      </w:r>
      <w:r w:rsidR="00C90569" w:rsidRPr="00503BAC">
        <w:rPr>
          <w:rStyle w:val="Heading3Char"/>
        </w:rPr>
        <w:t>Object Detection</w:t>
      </w:r>
      <w:bookmarkEnd w:id="9"/>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w:t>
      </w:r>
      <w:r w:rsidR="0098460F">
        <w:lastRenderedPageBreak/>
        <w:t xml:space="preserve">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156CA1">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6]"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156CA1">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7]"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156CA1">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8]"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lastRenderedPageBreak/>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156CA1">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19]"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0" w:name="_Toc510104739"/>
      <w:r w:rsidRPr="0092439A">
        <w:rPr>
          <w:rStyle w:val="Heading3Char"/>
        </w:rPr>
        <w:t xml:space="preserve">2.1.2 </w:t>
      </w:r>
      <w:r w:rsidR="006A131E" w:rsidRPr="0092439A">
        <w:rPr>
          <w:rStyle w:val="Heading3Char"/>
        </w:rPr>
        <w:t>Object Tracking Techniques</w:t>
      </w:r>
      <w:bookmarkEnd w:id="10"/>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lastRenderedPageBreak/>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1" w:name="_Toc510104740"/>
      <w:r w:rsidRPr="0092439A">
        <w:rPr>
          <w:rStyle w:val="Heading3Char"/>
        </w:rPr>
        <w:t xml:space="preserve">2.1.3 </w:t>
      </w:r>
      <w:r w:rsidR="00B724C9" w:rsidRPr="0092439A">
        <w:rPr>
          <w:rStyle w:val="Heading3Char"/>
        </w:rPr>
        <w:t>Behavior and Activity Analysis</w:t>
      </w:r>
      <w:bookmarkEnd w:id="11"/>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156CA1">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3], [24]"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w:t>
      </w:r>
      <w:r w:rsidR="00EE7006">
        <w:lastRenderedPageBreak/>
        <w:t xml:space="preserve">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2" w:name="_Toc510104741"/>
      <w:r w:rsidRPr="00FC79A4">
        <w:rPr>
          <w:rStyle w:val="Heading3Char"/>
        </w:rPr>
        <w:t>2.1.4 Event Classification</w:t>
      </w:r>
      <w:bookmarkEnd w:id="12"/>
      <w:r>
        <w:t xml:space="preserve"> builds upon activity analysis, giving a method for identifying unusual data points within the context of the video stream. Work in this field focuses on building a model to represent the current state of the data, and then compares new data points to the model calculating how far </w:t>
      </w:r>
      <w:r w:rsidR="00F700C0">
        <w:t>each</w:t>
      </w:r>
      <w:r>
        <w:t xml:space="preserve"> point deviates from the existing data set. Multiple models are able to provide this, frequently built around clustering techniques </w:t>
      </w:r>
      <w:r>
        <w:fldChar w:fldCharType="begin" w:fldLock="1"/>
      </w:r>
      <w:r w:rsidR="00156CA1">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6]"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short </w:t>
      </w:r>
      <w:r>
        <w: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47532" w:rsidP="005F7436">
      <w:pPr>
        <w:pStyle w:val="Heading2"/>
      </w:pPr>
      <w:bookmarkStart w:id="13" w:name="_Toc510104742"/>
      <w:r>
        <w:lastRenderedPageBreak/>
        <w:t xml:space="preserve">2.3 </w:t>
      </w:r>
      <w:r w:rsidR="005C1B20">
        <w:t>Distributed Computing and the Cloud</w:t>
      </w:r>
      <w:bookmarkEnd w:id="13"/>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47532" w:rsidP="00312C8B">
      <w:bookmarkStart w:id="14" w:name="_Toc510104743"/>
      <w:r w:rsidRPr="00837D70">
        <w:rPr>
          <w:rStyle w:val="Heading3Char"/>
        </w:rPr>
        <w:t xml:space="preserve">2.3.1 </w:t>
      </w:r>
      <w:r w:rsidR="00597E83" w:rsidRPr="00837D70">
        <w:rPr>
          <w:rStyle w:val="Heading3Char"/>
        </w:rPr>
        <w:t>Parallel</w:t>
      </w:r>
      <w:r w:rsidR="00FB6700" w:rsidRPr="00837D70">
        <w:rPr>
          <w:rStyle w:val="Heading3Char"/>
        </w:rPr>
        <w:t xml:space="preserve"> Computing</w:t>
      </w:r>
      <w:bookmarkEnd w:id="14"/>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156CA1">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8]"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156CA1">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29]"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w:t>
            </w:r>
            <w:r>
              <w:lastRenderedPageBreak/>
              <w:t xml:space="preserve">micro-batches in order to run them in real-time. It represents data as a resilient distributed dataset that can have operations applied to it </w:t>
            </w:r>
            <w:r>
              <w:fldChar w:fldCharType="begin" w:fldLock="1"/>
            </w:r>
            <w:r w:rsidR="00156CA1">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0]"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lastRenderedPageBreak/>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throughput </w:t>
      </w:r>
      <w:r>
        <w:fldChar w:fldCharType="begin" w:fldLock="1"/>
      </w:r>
      <w:r w:rsidR="00156CA1">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1]"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47532" w:rsidP="00E416E0">
      <w:bookmarkStart w:id="15" w:name="_Toc510104744"/>
      <w:r w:rsidRPr="00E416E0">
        <w:rPr>
          <w:rStyle w:val="Heading3Char"/>
        </w:rPr>
        <w:t xml:space="preserve">2.3.2 </w:t>
      </w:r>
      <w:r w:rsidR="00FB6700" w:rsidRPr="00E416E0">
        <w:rPr>
          <w:rStyle w:val="Heading3Char"/>
        </w:rPr>
        <w:t>Distributed Messaging</w:t>
      </w:r>
      <w:bookmarkEnd w:id="15"/>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w:t>
      </w:r>
      <w:r w:rsidR="00075013">
        <w:lastRenderedPageBreak/>
        <w:t xml:space="preserve">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fldChar w:fldCharType="separate"/>
      </w:r>
      <w:r w:rsidR="00156CA1" w:rsidRPr="00156CA1">
        <w:rPr>
          <w:noProof/>
        </w:rPr>
        <w:t>[34]</w:t>
      </w:r>
      <w:r>
        <w:fldChar w:fldCharType="end"/>
      </w:r>
      <w:r>
        <w:t>.</w:t>
      </w:r>
    </w:p>
    <w:p w:rsidR="00E416E0" w:rsidRDefault="00E416E0" w:rsidP="00E416E0"/>
    <w:p w:rsidR="005F7436" w:rsidRDefault="00D47532" w:rsidP="00E416E0">
      <w:bookmarkStart w:id="16" w:name="_Toc510104745"/>
      <w:r w:rsidRPr="00E416E0">
        <w:rPr>
          <w:rStyle w:val="Heading3Char"/>
        </w:rPr>
        <w:t xml:space="preserve">2.3.3 </w:t>
      </w:r>
      <w:r w:rsidR="005F7436" w:rsidRPr="00E416E0">
        <w:rPr>
          <w:rStyle w:val="Heading3Char"/>
        </w:rPr>
        <w:t xml:space="preserve">Cloud </w:t>
      </w:r>
      <w:r w:rsidR="00755543" w:rsidRPr="00E416E0">
        <w:rPr>
          <w:rStyle w:val="Heading3Char"/>
        </w:rPr>
        <w:t>Computing</w:t>
      </w:r>
      <w:bookmarkEnd w:id="16"/>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w:t>
      </w:r>
      <w:r w:rsidR="001633E1">
        <w:lastRenderedPageBreak/>
        <w:t>are incapable of fixing it yourself. Further considerations to make can include, data confidentiality, software licensing costs and runtime renting costs</w:t>
      </w:r>
      <w:r w:rsidR="00DE5A30">
        <w:t xml:space="preserve"> </w:t>
      </w:r>
      <w:r w:rsidR="00DE5A30">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47532" w:rsidP="00C90569">
      <w:pPr>
        <w:pStyle w:val="Heading2"/>
      </w:pPr>
      <w:bookmarkStart w:id="17" w:name="_Toc510104746"/>
      <w:r>
        <w:t xml:space="preserve">2.4 </w:t>
      </w:r>
      <w:r w:rsidR="00C90569">
        <w:t>Existing Technologies</w:t>
      </w:r>
      <w:r w:rsidR="00CA6957">
        <w:t xml:space="preserve"> and Approaches</w:t>
      </w:r>
      <w:bookmarkEnd w:id="17"/>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156CA1">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5]"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996177" w:rsidP="00996177">
      <w:pPr>
        <w:pStyle w:val="Heading2"/>
      </w:pPr>
      <w:bookmarkStart w:id="18" w:name="_Toc510104747"/>
      <w:r>
        <w:lastRenderedPageBreak/>
        <w:t>2.5 Existing Data Pipelines</w:t>
      </w:r>
      <w:bookmarkEnd w:id="18"/>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analytics pipeline, and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156CA1">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8]"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rsidR="00156CA1">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39]"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processing based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156CA1">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0]"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points, and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985B4B" w:rsidRDefault="00804B79" w:rsidP="00985B4B">
      <w:pPr>
        <w:pStyle w:val="Heading1"/>
        <w:numPr>
          <w:ilvl w:val="0"/>
          <w:numId w:val="19"/>
        </w:numPr>
      </w:pPr>
      <w:bookmarkStart w:id="19" w:name="_Toc510104748"/>
      <w:r>
        <w:lastRenderedPageBreak/>
        <w:t xml:space="preserve">Proposed </w:t>
      </w:r>
      <w:r w:rsidR="00A34796">
        <w:t>Analytics Pipeline</w:t>
      </w:r>
      <w:bookmarkEnd w:id="19"/>
    </w:p>
    <w:p w:rsidR="00AA3339" w:rsidRDefault="00AA3339" w:rsidP="00AA3339">
      <w:pPr>
        <w:pStyle w:val="Heading2"/>
      </w:pPr>
      <w:bookmarkStart w:id="20" w:name="_Toc510104749"/>
      <w:r>
        <w:t xml:space="preserve">3.1 </w:t>
      </w:r>
      <w:r w:rsidR="00804B79">
        <w:t xml:space="preserve">System </w:t>
      </w:r>
      <w:r>
        <w:t>Architecture</w:t>
      </w:r>
      <w:bookmarkEnd w:id="20"/>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lastRenderedPageBreak/>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meta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1" w:name="_Toc510104750"/>
      <w:r>
        <w:rPr>
          <w:rStyle w:val="Heading3Char"/>
        </w:rPr>
        <w:lastRenderedPageBreak/>
        <w:t xml:space="preserve">3.1.1 </w:t>
      </w:r>
      <w:r w:rsidR="004B6DC0" w:rsidRPr="004B6DC0">
        <w:rPr>
          <w:rStyle w:val="Heading3Char"/>
        </w:rPr>
        <w:t>Pre-Processing</w:t>
      </w:r>
      <w:bookmarkEnd w:id="21"/>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156CA1">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1]"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2" w:name="_Toc510104751"/>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3" w:name="_Toc510104752"/>
      <w:r>
        <w:rPr>
          <w:rStyle w:val="Heading3Char"/>
        </w:rPr>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4" w:name="_Toc510104753"/>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0104754"/>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considering this approach. </w:t>
      </w:r>
    </w:p>
    <w:p w:rsidR="00D03DAD" w:rsidRDefault="005F67B8" w:rsidP="00D03DAD">
      <w:bookmarkStart w:id="26" w:name="_Toc510104755"/>
      <w:r>
        <w:rPr>
          <w:rStyle w:val="Heading3Char"/>
        </w:rPr>
        <w:lastRenderedPageBreak/>
        <w:t xml:space="preserve">3.1.6 </w:t>
      </w:r>
      <w:r w:rsidRPr="005F67B8">
        <w:rPr>
          <w:rStyle w:val="Heading3Char"/>
        </w:rPr>
        <w:t>Cloud Based Architecture</w:t>
      </w:r>
      <w:bookmarkEnd w:id="26"/>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w:t>
      </w:r>
      <w:r w:rsidR="00BA1DEE">
        <w:t>t and latency targets to be met. Cloud architecture</w:t>
      </w:r>
      <w:r w:rsidR="00201FCA">
        <w:t xml:space="preserve"> </w:t>
      </w:r>
      <w:r w:rsidR="00BA1DEE">
        <w:t>enables the dynamic allocation of hardware as required, allowing the scaling of the analytics pipeline</w:t>
      </w:r>
      <w:r w:rsidR="00201FCA">
        <w:t xml:space="preserve"> to meet any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7" w:name="_Toc510104756"/>
      <w:r w:rsidRPr="00201FCA">
        <w:rPr>
          <w:rStyle w:val="Heading3Char"/>
        </w:rPr>
        <w:t>3.1.7 Improvements</w:t>
      </w:r>
      <w:bookmarkEnd w:id="27"/>
      <w:r>
        <w:t xml:space="preserve"> to previously seen work </w:t>
      </w:r>
      <w:r w:rsidR="00D03DAD">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0104757"/>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29" w:name="_Toc510104758"/>
      <w:r>
        <w:t xml:space="preserve">3.2 </w:t>
      </w:r>
      <w:r w:rsidR="00804B79">
        <w:t>System Implementation</w:t>
      </w:r>
      <w:bookmarkEnd w:id="29"/>
      <w:r>
        <w:t xml:space="preserve"> </w:t>
      </w:r>
    </w:p>
    <w:p w:rsidR="00AA3339" w:rsidRDefault="005F67B8" w:rsidP="00AA3339">
      <w:r>
        <w:t xml:space="preserve">The </w:t>
      </w:r>
      <w:r w:rsidR="00892589">
        <w:t>implemented</w:t>
      </w:r>
      <w:r>
        <w:t xml:space="preserve">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0" w:name="_Toc510104759"/>
      <w:r w:rsidRPr="00F228C3">
        <w:rPr>
          <w:rStyle w:val="Heading3Char"/>
        </w:rPr>
        <w:t>3.2.1 Sub-System Communication</w:t>
      </w:r>
      <w:bookmarkEnd w:id="30"/>
      <w:r>
        <w:t xml:space="preserve"> is provided using Apache Kafka.</w:t>
      </w:r>
      <w:r w:rsidR="00B35849">
        <w:t xml:space="preserve"> </w:t>
      </w:r>
      <w:r w:rsidR="00B35849" w:rsidRPr="00B35849">
        <w:t xml:space="preserve">Apache Kafka </w:t>
      </w:r>
      <w:r w:rsidR="00B35849" w:rsidRPr="00B35849">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w:t>
      </w:r>
      <w:r w:rsidR="00B35849" w:rsidRPr="00B35849">
        <w:lastRenderedPageBreak/>
        <w:t xml:space="preserve">latency </w:t>
      </w:r>
      <w:r w:rsidR="00B35849" w:rsidRPr="00B35849">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processes</w:t>
      </w:r>
      <w:r w:rsidR="00866844">
        <w:t>,</w:t>
      </w:r>
      <w:r w:rsidR="00201FCA">
        <w:t xml:space="preserve"> that are able to operate at a faster rate. </w:t>
      </w:r>
      <w:r w:rsidR="00866844">
        <w:t>This allows the e</w:t>
      </w:r>
      <w:r w:rsidR="00201FCA">
        <w:t xml:space="preserve">nablement of </w:t>
      </w:r>
      <w:r w:rsidR="00866844">
        <w:t>pipeline extension</w:t>
      </w:r>
      <w:r w:rsidR="00201FCA">
        <w:t xml:space="preserve"> with slower processing stages</w:t>
      </w:r>
      <w:r w:rsidR="00866844">
        <w:t>,</w:t>
      </w:r>
      <w:r w:rsidR="00201FCA">
        <w:t xml:space="preserve"> </w:t>
      </w:r>
      <w:r w:rsidR="00866844">
        <w:t>without slow consumers causing the pipelines throughput to be limited,</w:t>
      </w:r>
      <w:r w:rsidR="00201FCA">
        <w:t xml:space="preserve"> as Apache Kafka handles back pressure of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964055" w:rsidRDefault="00F228C3" w:rsidP="00964055">
      <w:bookmarkStart w:id="31" w:name="_Toc510104760"/>
      <w:r>
        <w:rPr>
          <w:rStyle w:val="Heading3Char"/>
        </w:rPr>
        <w:t>3.2.2</w:t>
      </w:r>
      <w:r w:rsidR="00964055" w:rsidRPr="00964055">
        <w:rPr>
          <w:rStyle w:val="Heading3Char"/>
        </w:rPr>
        <w:t xml:space="preserve"> Video Pre-Processing</w:t>
      </w:r>
      <w:bookmarkEnd w:id="31"/>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This gives the user the choice to see the </w:t>
      </w:r>
      <w:r w:rsidR="00866844">
        <w:t>annotated</w:t>
      </w:r>
      <w:r w:rsidR="00BA6D01">
        <w:t xml:space="preserve">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2" w:name="_Toc510104761"/>
      <w:r>
        <w:rPr>
          <w:rStyle w:val="Heading3Char"/>
        </w:rPr>
        <w:t>3.2.3</w:t>
      </w:r>
      <w:r w:rsidR="00964055" w:rsidRPr="00964055">
        <w:rPr>
          <w:rStyle w:val="Heading3Char"/>
        </w:rPr>
        <w:t xml:space="preserve"> Activity Analysis</w:t>
      </w:r>
      <w:bookmarkEnd w:id="32"/>
      <w:r w:rsidR="00BA6D01">
        <w:t xml:space="preserve"> is delivered as an Apache Flink task, that can be executed on any deployed Apache Flink cluster. </w:t>
      </w:r>
      <w:r w:rsidR="00201FCA">
        <w:t xml:space="preserve">The implemented task is able to apply its processing operations </w:t>
      </w:r>
      <w:r w:rsidR="00201FCA">
        <w:lastRenderedPageBreak/>
        <w:t>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w:t>
      </w:r>
      <w:r w:rsidR="00B13F27">
        <w:t>any</w:t>
      </w:r>
      <w:r w:rsidR="00201FCA">
        <w:t xml:space="preserve"> deployed distributed architecture when processing incoming data streams.</w:t>
      </w:r>
    </w:p>
    <w:p w:rsidR="00964055" w:rsidRDefault="00F228C3" w:rsidP="00964055">
      <w:bookmarkStart w:id="33" w:name="_Toc510104762"/>
      <w:r>
        <w:rPr>
          <w:rStyle w:val="Heading3Char"/>
        </w:rPr>
        <w:t>3.2.4</w:t>
      </w:r>
      <w:r w:rsidR="001E3C0D">
        <w:rPr>
          <w:rStyle w:val="Heading3Char"/>
        </w:rPr>
        <w:t xml:space="preserve"> Event Classification</w:t>
      </w:r>
      <w:bookmarkEnd w:id="33"/>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parameters, that enable the configuration of the number of clusters that the model should attempt to identify. Once it calculates the events cluster and distance from the cluster center, it published this information to Apache Kafka. </w:t>
      </w:r>
      <w:r w:rsidR="00201FCA">
        <w:t xml:space="preserve">This is implemented as an Apache Spark job, and can therefore be submitted to any deployed Apache Spark architecture allowing it to </w:t>
      </w:r>
      <w:r w:rsidR="00201FCA">
        <w:lastRenderedPageBreak/>
        <w:t>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4" w:name="_Toc510104763"/>
      <w:r>
        <w:rPr>
          <w:rStyle w:val="Heading3Char"/>
        </w:rPr>
        <w:t>3.2.5</w:t>
      </w:r>
      <w:r w:rsidR="001E3C0D" w:rsidRPr="001E3C0D">
        <w:rPr>
          <w:rStyle w:val="Heading3Char"/>
        </w:rPr>
        <w:t xml:space="preserve"> Event Notifications</w:t>
      </w:r>
      <w:bookmarkEnd w:id="34"/>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w:t>
      </w:r>
      <w:r w:rsidR="00DD5F69">
        <w:t xml:space="preserve">access to </w:t>
      </w:r>
      <w:r w:rsidR="00201FCA">
        <w:t>all the information they require to investigate the event.</w:t>
      </w:r>
    </w:p>
    <w:p w:rsidR="00A72324" w:rsidRDefault="00F228C3" w:rsidP="00F36F06">
      <w:bookmarkStart w:id="35" w:name="_Toc510104764"/>
      <w:r>
        <w:rPr>
          <w:rStyle w:val="Heading3Char"/>
        </w:rPr>
        <w:t>3.2.6</w:t>
      </w:r>
      <w:r w:rsidR="00F36F06" w:rsidRPr="00F36F06">
        <w:rPr>
          <w:rStyle w:val="Heading3Char"/>
        </w:rPr>
        <w:t xml:space="preserve"> Data Storage</w:t>
      </w:r>
      <w:bookmarkEnd w:id="35"/>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6" w:name="_Toc510104765"/>
      <w:r>
        <w:rPr>
          <w:rStyle w:val="Heading3Char"/>
        </w:rPr>
        <w:t>3.2.7</w:t>
      </w:r>
      <w:r w:rsidR="001E3C0D" w:rsidRPr="001E3C0D">
        <w:rPr>
          <w:rStyle w:val="Heading3Char"/>
        </w:rPr>
        <w:t xml:space="preserve"> Data Interfacing</w:t>
      </w:r>
      <w:bookmarkEnd w:id="36"/>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7" w:name="_Toc510104766"/>
      <w:r>
        <w:rPr>
          <w:rStyle w:val="Heading3Char"/>
        </w:rPr>
        <w:t>3.2.8</w:t>
      </w:r>
      <w:r w:rsidR="001E3C0D" w:rsidRPr="001E3C0D">
        <w:rPr>
          <w:rStyle w:val="Heading3Char"/>
        </w:rPr>
        <w:t xml:space="preserve"> Infrastructure Deployments</w:t>
      </w:r>
      <w:bookmarkEnd w:id="37"/>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DD5F69">
        <w:t>,</w:t>
      </w:r>
      <w:r w:rsidR="00A72324">
        <w:t xml:space="preserve"> </w:t>
      </w:r>
      <w:r w:rsidR="00201FCA">
        <w:t xml:space="preserve">which </w:t>
      </w:r>
      <w:r w:rsidR="00DD5F69">
        <w:t>enables the</w:t>
      </w:r>
      <w:r w:rsidR="00A72324">
        <w:t xml:space="preserve"> </w:t>
      </w:r>
      <w:r w:rsidR="00DD5F69">
        <w:t>ability</w:t>
      </w:r>
      <w:r w:rsidR="00A72324">
        <w:t xml:space="preserve"> to create more machines</w:t>
      </w:r>
      <w:r w:rsidR="00DD5F69">
        <w:t>,</w:t>
      </w:r>
      <w:r w:rsidR="00A72324">
        <w:t xml:space="preserve"> as a solution needs to scal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lastRenderedPageBreak/>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8" w:name="_Toc510104767"/>
      <w:r>
        <w:lastRenderedPageBreak/>
        <w:t xml:space="preserve">Use Case </w:t>
      </w:r>
      <w:r w:rsidR="00AA3339">
        <w:t>Evaluation</w:t>
      </w:r>
      <w:bookmarkEnd w:id="38"/>
    </w:p>
    <w:p w:rsidR="009A10AA" w:rsidRPr="009A10AA" w:rsidRDefault="009A10AA" w:rsidP="009A10AA">
      <w:r>
        <w:t xml:space="preserve">The analysis pipeline described above constitutes </w:t>
      </w:r>
      <w:r w:rsidR="00DD5F69">
        <w:t xml:space="preserve">of </w:t>
      </w:r>
      <w:r>
        <w:t xml:space="preserve">a combination of core video processing functionality that enables extension and flexibility to meet a broad range of client use cases. Presented below is a practical use case showing the application of our analysis pipeline to a specific context. </w:t>
      </w:r>
    </w:p>
    <w:p w:rsidR="009A10AA" w:rsidRDefault="009A10AA" w:rsidP="009A10AA">
      <w:pPr>
        <w:pStyle w:val="Heading2"/>
      </w:pPr>
      <w:bookmarkStart w:id="39" w:name="_Toc510104768"/>
      <w:r>
        <w:t>4.1 Aim</w:t>
      </w:r>
      <w:bookmarkEnd w:id="39"/>
    </w:p>
    <w:p w:rsidR="009A10AA" w:rsidRPr="009A10AA" w:rsidRDefault="009A10AA" w:rsidP="009A10AA">
      <w:r>
        <w:t xml:space="preserve">In order to determine the success of the </w:t>
      </w:r>
      <w:r w:rsidR="00892589">
        <w:t>developed</w:t>
      </w:r>
      <w:r>
        <w:t xml:space="preserve"> </w:t>
      </w:r>
      <w:r w:rsidR="00A34796">
        <w:t>analytics pipeline</w:t>
      </w:r>
      <w:r>
        <w:t xml:space="preserve">, and evaluate the main aim of presenting an extendable and scalable </w:t>
      </w:r>
      <w:r w:rsidR="00A34796">
        <w:t>pipeline</w:t>
      </w:r>
      <w:r>
        <w:t xml:space="preserve"> for video stream analysis with object, activity and event classification, the </w:t>
      </w:r>
      <w:r w:rsidR="00A34796">
        <w:t>pipeline</w:t>
      </w:r>
      <w:r>
        <w:t xml:space="preserve">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0" w:name="_Toc510104769"/>
      <w:r>
        <w:t>4.2 Scenario</w:t>
      </w:r>
      <w:bookmarkEnd w:id="40"/>
    </w:p>
    <w:p w:rsidR="009A10AA" w:rsidRPr="009A10AA" w:rsidRDefault="009A10AA" w:rsidP="009A10AA">
      <w:r>
        <w:t xml:space="preserve">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1" w:name="_Toc510104770"/>
      <w:r>
        <w:t>4.3 Implementation Procedure</w:t>
      </w:r>
      <w:bookmarkEnd w:id="41"/>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9A10AA" w:rsidRDefault="009A10AA" w:rsidP="009A10AA">
      <w:bookmarkStart w:id="42" w:name="_Toc510104771"/>
      <w:r w:rsidRPr="009A10AA">
        <w:rPr>
          <w:rStyle w:val="Heading3Char"/>
        </w:rPr>
        <w:lastRenderedPageBreak/>
        <w:t>4.3.1 Configuring Video Pre-Processing</w:t>
      </w:r>
      <w:bookmarkEnd w:id="42"/>
      <w:r>
        <w:t xml:space="preserve"> is don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w:t>
      </w:r>
      <w:r w:rsidR="00892589">
        <w:t>tracker, which</w:t>
      </w:r>
      <w:r>
        <w:t xml:space="preserve">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w:t>
      </w:r>
      <w:r w:rsidR="00D41887">
        <w:t xml:space="preserve"> downstream processes (Figure 15</w:t>
      </w:r>
      <w:r>
        <w:t xml:space="preserve">). </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9A10AA" w:rsidRDefault="009A10AA" w:rsidP="009A10AA">
      <w:bookmarkStart w:id="43" w:name="_Toc510104772"/>
      <w:r w:rsidRPr="009A10AA">
        <w:rPr>
          <w:rStyle w:val="Heading3Char"/>
        </w:rPr>
        <w:lastRenderedPageBreak/>
        <w:t>4.3.2 Configuring Activity Analysis</w:t>
      </w:r>
      <w:bookmarkEnd w:id="43"/>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4" w:name="_Toc510104773"/>
      <w:r w:rsidRPr="009A10AA">
        <w:rPr>
          <w:rStyle w:val="Heading3Char"/>
        </w:rPr>
        <w:t>4.3.3 Configuring Event Analysis</w:t>
      </w:r>
      <w:bookmarkEnd w:id="44"/>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5" w:name="_Toc510104774"/>
      <w:r w:rsidRPr="007414C7">
        <w:rPr>
          <w:rStyle w:val="Heading3Char"/>
        </w:rPr>
        <w:t>4.3.4 Data Persistence</w:t>
      </w:r>
      <w:bookmarkEnd w:id="45"/>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6" w:name="_Toc510104775"/>
      <w:r>
        <w:lastRenderedPageBreak/>
        <w:t>4.4 Deployment Procedure</w:t>
      </w:r>
      <w:bookmarkEnd w:id="46"/>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7" w:name="_Toc510104776"/>
      <w:r w:rsidRPr="00B2424B">
        <w:rPr>
          <w:rStyle w:val="Heading3Char"/>
        </w:rPr>
        <w:t>4.4.1 Apache Kafka Deployment</w:t>
      </w:r>
      <w:bookmarkEnd w:id="47"/>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8" w:name="_Toc510104777"/>
      <w:r w:rsidRPr="00AB5647">
        <w:rPr>
          <w:rStyle w:val="Heading3Char"/>
        </w:rPr>
        <w:t>4.4.2 Neo4J Deployment</w:t>
      </w:r>
      <w:bookmarkEnd w:id="48"/>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49" w:name="_Toc510104778"/>
      <w:r>
        <w:rPr>
          <w:rStyle w:val="Heading3Char"/>
        </w:rPr>
        <w:t>4</w:t>
      </w:r>
      <w:r w:rsidR="00AB5647">
        <w:rPr>
          <w:rStyle w:val="Heading3Char"/>
        </w:rPr>
        <w:t>.4.3</w:t>
      </w:r>
      <w:r w:rsidRPr="00B2424B">
        <w:rPr>
          <w:rStyle w:val="Heading3Char"/>
        </w:rPr>
        <w:t xml:space="preserve"> Video Pre-Processing Deployment</w:t>
      </w:r>
      <w:bookmarkEnd w:id="49"/>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0" w:name="_Toc510104779"/>
      <w:r>
        <w:rPr>
          <w:rStyle w:val="Heading3Char"/>
        </w:rPr>
        <w:t>4.4.4</w:t>
      </w:r>
      <w:r w:rsidR="00C20B76" w:rsidRPr="00C20B76">
        <w:rPr>
          <w:rStyle w:val="Heading3Char"/>
        </w:rPr>
        <w:t xml:space="preserve"> Apache Flink Deployment</w:t>
      </w:r>
      <w:bookmarkEnd w:id="50"/>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1" w:name="_Toc510104780"/>
      <w:r>
        <w:rPr>
          <w:rStyle w:val="Heading3Char"/>
        </w:rPr>
        <w:t>4.4.5</w:t>
      </w:r>
      <w:r w:rsidR="00AB5647" w:rsidRPr="00B46259">
        <w:rPr>
          <w:rStyle w:val="Heading3Char"/>
        </w:rPr>
        <w:t xml:space="preserve"> Apache Spark Deployment</w:t>
      </w:r>
      <w:bookmarkEnd w:id="51"/>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r>
        <w:t>4.5 Findings</w:t>
      </w:r>
    </w:p>
    <w:p w:rsidR="001C0DDD" w:rsidRDefault="001C0DDD" w:rsidP="001C0DDD">
      <w:r>
        <w:t>Sampling from a thirteen megabyte section of the video analyzed by the deployed pipeline, metrics were collected to provide insight into the data flow and storage size required to analyze video footage from a single feed.</w:t>
      </w:r>
      <w:r w:rsidR="00B02E61">
        <w:t xml:space="preserve"> 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104061">
        <w:t>Figure 16, Figure 17</w:t>
      </w:r>
      <w:r>
        <w:t>).</w:t>
      </w:r>
    </w:p>
    <w:p w:rsidR="001C0DDD" w:rsidRDefault="001C0DDD" w:rsidP="001C0DDD">
      <w:pPr>
        <w:jc w:val="center"/>
      </w:pPr>
      <w:r>
        <w:rPr>
          <w:noProof/>
          <w:lang w:val="en-GB" w:eastAsia="en-GB"/>
        </w:rPr>
        <w:lastRenderedPageBreak/>
        <w:drawing>
          <wp:inline distT="0" distB="0" distL="0" distR="0" wp14:anchorId="79C8744C" wp14:editId="1E7DE99C">
            <wp:extent cx="5457824" cy="3438525"/>
            <wp:effectExtent l="0" t="0" r="1016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34C69" w:rsidRDefault="00934C69" w:rsidP="001C0DDD">
      <w:pPr>
        <w:jc w:val="center"/>
      </w:pPr>
      <w:r>
        <w:t xml:space="preserve">Figure 16: </w:t>
      </w:r>
      <w:r w:rsidR="00DA6DF1">
        <w:t>A chart to show the storage used within the different areas of the implemented pipeline. It displays clearly how the real-time processing stages (Video Analysis, Activity Analysis, and Anomaly Analysis) drastically minimize the amount of data stored, against the raw video footage and the database store.</w:t>
      </w:r>
    </w:p>
    <w:p w:rsidR="001C0DDD" w:rsidRDefault="001C0DDD" w:rsidP="001C0DDD">
      <w:pPr>
        <w:jc w:val="center"/>
      </w:pPr>
      <w:r>
        <w:rPr>
          <w:noProof/>
          <w:lang w:val="en-GB" w:eastAsia="en-GB"/>
        </w:rPr>
        <w:lastRenderedPageBreak/>
        <w:drawing>
          <wp:inline distT="0" distB="0" distL="0" distR="0" wp14:anchorId="52C93641" wp14:editId="0121FDDB">
            <wp:extent cx="5629276" cy="3476626"/>
            <wp:effectExtent l="0" t="0" r="952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C0DDD" w:rsidRDefault="00934C69" w:rsidP="001C0DDD">
      <w:pPr>
        <w:jc w:val="center"/>
      </w:pPr>
      <w:r>
        <w:t xml:space="preserve">Figure 17: </w:t>
      </w:r>
      <w:r w:rsidR="00B81786">
        <w:t>A chart to show the storage used within the different areas of the implemented pipeline. This aims to show the proportion of data stored at each section of the pipeline in comparison to other stages.</w:t>
      </w:r>
    </w:p>
    <w:p w:rsidR="00B81786" w:rsidRDefault="00B81786" w:rsidP="001C0DDD">
      <w:pPr>
        <w:jc w:val="center"/>
      </w:pPr>
    </w:p>
    <w:p w:rsidR="001C0DDD" w:rsidRDefault="001C0DDD" w:rsidP="001C0DDD">
      <w:r>
        <w:t>The second metric that was collected, was the amount of messages sent by the system at each stage of the pipeline, to show the strain each system provided on th</w:t>
      </w:r>
      <w:r w:rsidR="00B02E61">
        <w:t>e framework as a single entity (</w:t>
      </w:r>
      <w:r w:rsidR="00104061">
        <w:t>Figure 18, Figure 19</w:t>
      </w:r>
      <w:r w:rsidR="00B02E61">
        <w:t>).</w:t>
      </w:r>
    </w:p>
    <w:p w:rsidR="00B02E61" w:rsidRDefault="00B02E61" w:rsidP="00B02E61">
      <w:pPr>
        <w:jc w:val="center"/>
      </w:pPr>
      <w:r>
        <w:rPr>
          <w:noProof/>
          <w:lang w:val="en-GB" w:eastAsia="en-GB"/>
        </w:rPr>
        <w:lastRenderedPageBreak/>
        <w:drawing>
          <wp:inline distT="0" distB="0" distL="0" distR="0" wp14:anchorId="799A77FF" wp14:editId="204C2CF4">
            <wp:extent cx="5438775" cy="320992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02E61" w:rsidRDefault="00934C69" w:rsidP="00B02E61">
      <w:pPr>
        <w:jc w:val="center"/>
      </w:pPr>
      <w:r>
        <w:t xml:space="preserve">Figure 18: </w:t>
      </w:r>
      <w:r w:rsidR="00CD2EDE">
        <w:t>A chart to show the amount of records sent from each service during pipeline execution. This aims to show the amount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drawing>
          <wp:inline distT="0" distB="0" distL="0" distR="0" wp14:anchorId="2FCF942E" wp14:editId="3F526A29">
            <wp:extent cx="5705475" cy="3181351"/>
            <wp:effectExtent l="0" t="0" r="952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934C69" w:rsidRDefault="00934C69" w:rsidP="00CD2EDE">
      <w:pPr>
        <w:jc w:val="center"/>
      </w:pPr>
      <w:r>
        <w:lastRenderedPageBreak/>
        <w:t xml:space="preserve">Figure 19: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Pr="009A10AA" w:rsidRDefault="001C0DDD" w:rsidP="009A10AA">
      <w:pPr>
        <w:pStyle w:val="Heading2"/>
      </w:pPr>
      <w:bookmarkStart w:id="52" w:name="_Toc510104781"/>
      <w:r>
        <w:t>4.6</w:t>
      </w:r>
      <w:r w:rsidR="009A10AA">
        <w:t xml:space="preserve"> Evaluation</w:t>
      </w:r>
      <w:bookmarkEnd w:id="52"/>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1C0DDD" w:rsidP="003521D2">
      <w:bookmarkStart w:id="53" w:name="_Toc510104782"/>
      <w:r>
        <w:rPr>
          <w:rStyle w:val="Heading3Char"/>
        </w:rPr>
        <w:t>4.6</w:t>
      </w:r>
      <w:r w:rsidR="003521D2" w:rsidRPr="003521D2">
        <w:rPr>
          <w:rStyle w:val="Heading3Char"/>
        </w:rPr>
        <w:t>.1 Produced Data</w:t>
      </w:r>
      <w:bookmarkEnd w:id="53"/>
      <w:r w:rsidR="003521D2">
        <w:t xml:space="preserve"> from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573557">
        <w:t xml:space="preserve"> produced, as shown in Figure 20</w:t>
      </w:r>
      <w:r>
        <w:t>. Further to the ability to collect meta data on the events being captured, the activities that have been identified can also be visualized within 3Dimensional space, allowing for interactive exploration of data formations over time (</w:t>
      </w:r>
      <w:r w:rsidR="00D4400E">
        <w:t>Figure 21</w:t>
      </w:r>
      <w:r w:rsidR="00131B87">
        <w:t>).</w:t>
      </w:r>
    </w:p>
    <w:p w:rsidR="00655B2E" w:rsidRDefault="00655B2E" w:rsidP="00655B2E">
      <w:r>
        <w:lastRenderedPageBreak/>
        <w:t xml:space="preserve">If we then evaluate the </w:t>
      </w:r>
      <w:r w:rsidR="00850D8D">
        <w:t>pipelines availability to track down a specific data point, to simulate a user receiving an event notification that they need to investigat</w:t>
      </w:r>
      <w:r w:rsidR="00DB4E90">
        <w:t>e. As you can see from Figure 22</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Within Neo4J queries can be executed over the dataset to find a particular node that meets a criterion, which are written in Cypher Query Language. On execution of the query, Neo4J returns</w:t>
      </w:r>
      <w:r w:rsidR="00EB7D52">
        <w:t xml:space="preserve"> an interactive graph (Figure 23</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Default="001C0DDD" w:rsidP="00655B2E">
      <w:bookmarkStart w:id="54" w:name="_Toc510104783"/>
      <w:r>
        <w:rPr>
          <w:rStyle w:val="Heading3Char"/>
        </w:rPr>
        <w:t>4.6</w:t>
      </w:r>
      <w:r w:rsidR="00850D8D" w:rsidRPr="00850D8D">
        <w:rPr>
          <w:rStyle w:val="Heading3Char"/>
        </w:rPr>
        <w:t>.2 Ease of Deployment</w:t>
      </w:r>
      <w:bookmarkEnd w:id="54"/>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w:t>
      </w:r>
      <w:r w:rsidR="00850D8D">
        <w:lastRenderedPageBreak/>
        <w:t>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033BDD" w:rsidP="00655B2E">
      <w:r w:rsidRPr="002757D5">
        <w:rPr>
          <w:rStyle w:val="Heading3Char"/>
        </w:rPr>
        <w:t>4.6.3 Pipeline Performance</w:t>
      </w:r>
      <w:r>
        <w:t xml:space="preserve"> was measured by collecting the records</w:t>
      </w:r>
      <w:r w:rsidR="008F2FB3">
        <w:t xml:space="preserve"> produced</w:t>
      </w:r>
      <w:r>
        <w:t xml:space="preserve"> and </w:t>
      </w:r>
      <w:r w:rsidR="008F2FB3">
        <w:t>the impact on data transfer</w:t>
      </w:r>
      <w:r>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DB54C3">
        <w:t xml:space="preserve"> (Figure 16)</w:t>
      </w:r>
      <w:r>
        <w:t xml:space="preserve">. The video processing service successful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analytics </w:t>
      </w:r>
      <w:r w:rsidR="001F373D">
        <w:t>are still able to produce reliable insights into the video stream based only on the data produced by the video processing 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 xml:space="preserve">Building on this, we can further observe that the downstream processing stages have very little overhead on the system in comparison to the edge of the processing pipeline (Figure 17). This is likely due to the data filtering and transformation of the video processing stage, providing a small amount of informative data records to process. However, we can see that the physical data storage of Neo4J </w:t>
      </w:r>
      <w:r w:rsidR="007D7E03">
        <w:t xml:space="preserve">is larger than the original video footage file. This is mainly due to the </w:t>
      </w:r>
      <w:r w:rsidR="007D7E03">
        <w:lastRenderedPageBreak/>
        <w:t>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n the messaging layer (Figure 18),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8F235F">
        <w:t xml:space="preserve">We can then infer that when deploying </w:t>
      </w:r>
      <w:r w:rsidR="00AB2E44">
        <w:t>the Apache Kafka cluster we may want to provision</w:t>
      </w:r>
      <w:r w:rsidR="00757520">
        <w:t xml:space="preserve"> more resources to</w:t>
      </w:r>
      <w:r w:rsidR="00AB2E44">
        <w:t xml:space="preserve"> the messaging topics associated with the event detection and classification services</w:t>
      </w:r>
      <w:r w:rsidR="00757520">
        <w:t>, enabling the partition data across more of the brokers in order to handle the larger amount of traffic.</w:t>
      </w:r>
    </w:p>
    <w:p w:rsidR="009B0C72" w:rsidRDefault="009B0C72" w:rsidP="00757520">
      <w:r w:rsidRPr="009B0C72">
        <w:rPr>
          <w:rStyle w:val="Heading3Char"/>
        </w:rPr>
        <w:t>4.6.4 Inferring Scalability</w:t>
      </w:r>
      <w:r>
        <w:t xml:space="preserve"> </w:t>
      </w:r>
      <w:r w:rsidR="008C0489">
        <w:t>to meet Smart C</w:t>
      </w:r>
      <w:r>
        <w:t>ity requirements is an important factor when considering the success of the pipeline. Through the close analysis of the message, and storage requirements of the analytics pipeline in this use case, we can infer what deployment specifications would be required to meet a smart cities capabilities.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lastRenderedPageBreak/>
        <w:t xml:space="preserve">Using the data </w:t>
      </w:r>
      <w:r w:rsidR="0096230A">
        <w:t>collected from the thirteen megabyte, four minute, video sample used in the pipeline performance measurements, we can extrapolate our measurements to provide an average data production amount of a single camera in twenty four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24 hour period. </w:t>
      </w:r>
    </w:p>
    <w:p w:rsidR="00A46A11" w:rsidRDefault="00A46A11" w:rsidP="00A46A11"/>
    <w:p w:rsidR="00C45064" w:rsidRDefault="00C45064" w:rsidP="00A46A11">
      <w:r>
        <w:t xml:space="preserve">However, we can now </w:t>
      </w:r>
      <w:r w:rsidR="00A62F3F">
        <w:t>expand on this data to view the suitability of the proposed architecture under Smart City requirements. As Surat, India moves towards becoming a Smart City, it currently has deployed 6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F4DA6">
        <w:t xml:space="preserve"> (INSERT REFERENCE TO 43)</w:t>
      </w:r>
      <w:bookmarkStart w:id="55" w:name="_GoBack"/>
      <w:bookmarkEnd w:id="55"/>
      <w:r w:rsidR="00D67817">
        <w:t>.</w:t>
      </w:r>
    </w:p>
    <w:p w:rsidR="00FB1093" w:rsidRDefault="00FB1093" w:rsidP="00A46A11"/>
    <w:tbl>
      <w:tblPr>
        <w:tblStyle w:val="TableGrid"/>
        <w:tblW w:w="0" w:type="auto"/>
        <w:tblLook w:val="04A0" w:firstRow="1" w:lastRow="0" w:firstColumn="1" w:lastColumn="0" w:noHBand="0" w:noVBand="1"/>
      </w:tblPr>
      <w:tblGrid>
        <w:gridCol w:w="1870"/>
        <w:gridCol w:w="1870"/>
        <w:gridCol w:w="1870"/>
        <w:gridCol w:w="1870"/>
        <w:gridCol w:w="1870"/>
      </w:tblGrid>
      <w:tr w:rsidR="00A62F3F" w:rsidTr="004D7153">
        <w:tc>
          <w:tcPr>
            <w:tcW w:w="1870" w:type="dxa"/>
          </w:tcPr>
          <w:p w:rsidR="00A62F3F" w:rsidRDefault="00A62F3F" w:rsidP="004D7153">
            <w:pPr>
              <w:ind w:firstLine="0"/>
            </w:pPr>
            <w:r>
              <w:t>Kafka Data Stored (KB)</w:t>
            </w:r>
          </w:p>
        </w:tc>
        <w:tc>
          <w:tcPr>
            <w:tcW w:w="1870" w:type="dxa"/>
          </w:tcPr>
          <w:p w:rsidR="00A62F3F" w:rsidRDefault="00A62F3F" w:rsidP="004D7153">
            <w:pPr>
              <w:ind w:firstLine="0"/>
            </w:pPr>
            <w:r>
              <w:t>Database Storage (KB)</w:t>
            </w:r>
          </w:p>
        </w:tc>
        <w:tc>
          <w:tcPr>
            <w:tcW w:w="1870" w:type="dxa"/>
          </w:tcPr>
          <w:p w:rsidR="00A62F3F" w:rsidRDefault="00A62F3F" w:rsidP="004D7153">
            <w:pPr>
              <w:ind w:firstLine="0"/>
            </w:pPr>
            <w:r>
              <w:t>Kafka Messages Produced</w:t>
            </w:r>
          </w:p>
        </w:tc>
        <w:tc>
          <w:tcPr>
            <w:tcW w:w="1870" w:type="dxa"/>
          </w:tcPr>
          <w:p w:rsidR="00A62F3F" w:rsidRDefault="00A62F3F" w:rsidP="004D7153">
            <w:pPr>
              <w:ind w:firstLine="0"/>
            </w:pPr>
            <w:r>
              <w:t>Message Production Per Minute</w:t>
            </w:r>
          </w:p>
        </w:tc>
        <w:tc>
          <w:tcPr>
            <w:tcW w:w="1870" w:type="dxa"/>
          </w:tcPr>
          <w:p w:rsidR="00A62F3F" w:rsidRDefault="00A62F3F" w:rsidP="004D7153">
            <w:pPr>
              <w:ind w:firstLine="0"/>
            </w:pPr>
            <w:r>
              <w:t>Message Production Per Second</w:t>
            </w:r>
          </w:p>
        </w:tc>
      </w:tr>
      <w:tr w:rsidR="00A62F3F" w:rsidTr="004D7153">
        <w:tc>
          <w:tcPr>
            <w:tcW w:w="1870" w:type="dxa"/>
          </w:tcPr>
          <w:p w:rsidR="00A62F3F" w:rsidRDefault="00A62F3F" w:rsidP="004D7153">
            <w:pPr>
              <w:ind w:firstLine="0"/>
            </w:pPr>
            <w:r>
              <w:t>3,786,881,760</w:t>
            </w:r>
          </w:p>
        </w:tc>
        <w:tc>
          <w:tcPr>
            <w:tcW w:w="1870" w:type="dxa"/>
          </w:tcPr>
          <w:p w:rsidR="00A62F3F" w:rsidRDefault="00A62F3F" w:rsidP="004D7153">
            <w:pPr>
              <w:ind w:firstLine="0"/>
            </w:pPr>
            <w:r>
              <w:t>42,033,600,000</w:t>
            </w:r>
          </w:p>
        </w:tc>
        <w:tc>
          <w:tcPr>
            <w:tcW w:w="1870" w:type="dxa"/>
          </w:tcPr>
          <w:p w:rsidR="00A62F3F" w:rsidRDefault="00A62F3F" w:rsidP="004D7153">
            <w:pPr>
              <w:ind w:firstLine="0"/>
            </w:pPr>
            <w:r>
              <w:t>14,119,920,000</w:t>
            </w:r>
          </w:p>
        </w:tc>
        <w:tc>
          <w:tcPr>
            <w:tcW w:w="1870" w:type="dxa"/>
          </w:tcPr>
          <w:p w:rsidR="00A62F3F" w:rsidRDefault="00A62F3F" w:rsidP="004D7153">
            <w:pPr>
              <w:ind w:firstLine="0"/>
            </w:pPr>
            <w:r>
              <w:t>9,805,500</w:t>
            </w:r>
          </w:p>
        </w:tc>
        <w:tc>
          <w:tcPr>
            <w:tcW w:w="1870" w:type="dxa"/>
          </w:tcPr>
          <w:p w:rsidR="00A62F3F" w:rsidRDefault="00A62F3F" w:rsidP="004D7153">
            <w:pPr>
              <w:ind w:firstLine="0"/>
            </w:pPr>
            <w:r>
              <w:t>163,425</w:t>
            </w:r>
          </w:p>
        </w:tc>
      </w:tr>
    </w:tbl>
    <w:p w:rsidR="00D67817" w:rsidRDefault="00D67817" w:rsidP="00D67817">
      <w:pPr>
        <w:pStyle w:val="TableFigure"/>
        <w:jc w:val="center"/>
      </w:pPr>
      <w:r>
        <w:lastRenderedPageBreak/>
        <w:t>Table 7: A table to show the theoretical production of data by the analytics pipeline, processing 6000 cameras, over a 24 hour period.</w:t>
      </w:r>
    </w:p>
    <w:p w:rsidR="008F2FB3" w:rsidRDefault="008F2FB3" w:rsidP="00655B2E"/>
    <w:p w:rsidR="008F2FB3" w:rsidRPr="009A10AA" w:rsidRDefault="008F2FB3" w:rsidP="00655B2E"/>
    <w:p w:rsidR="008C62BF" w:rsidRDefault="008C62BF" w:rsidP="008C62BF">
      <w:pPr>
        <w:jc w:val="center"/>
      </w:pPr>
      <w:r>
        <w:rPr>
          <w:noProof/>
          <w:lang w:val="en-GB" w:eastAsia="en-GB"/>
        </w:rPr>
        <w:drawing>
          <wp:inline distT="0" distB="0" distL="0" distR="0" wp14:anchorId="36EA8275" wp14:editId="5D9B8CAE">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D345B5" w:rsidP="008C62BF">
      <w:pPr>
        <w:pStyle w:val="TableFigure"/>
        <w:jc w:val="center"/>
      </w:pPr>
      <w:r>
        <w:t>Figure 20</w:t>
      </w:r>
      <w:r w:rsidR="008C62BF">
        <w:t xml:space="preserve">: The </w:t>
      </w:r>
      <w:r w:rsidR="00892589">
        <w:t>implemented</w:t>
      </w:r>
      <w:r w:rsidR="008C62BF">
        <w:t xml:space="preserve"> video processing </w:t>
      </w:r>
      <w:r w:rsidR="00365C21">
        <w:t>analytics pipeline</w:t>
      </w:r>
      <w:r w:rsidR="008C62BF">
        <w:t xml:space="preserve">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3370E8AC" wp14:editId="0D9AD2D3">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17011F" w:rsidP="008C62BF">
      <w:pPr>
        <w:jc w:val="center"/>
      </w:pPr>
      <w:r>
        <w:t>Figure 21</w:t>
      </w:r>
      <w:r w:rsidR="008C62BF">
        <w:t xml:space="preserve">: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07968EF2" wp14:editId="35F6866C">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 xml:space="preserve">Figure </w:t>
      </w:r>
      <w:r w:rsidR="00A46900">
        <w:t>22</w:t>
      </w:r>
      <w:r w:rsidR="008C62BF">
        <w:t>: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4D8FB307" wp14:editId="1CD3EC8F">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EB7D52" w:rsidP="008C62BF">
      <w:pPr>
        <w:jc w:val="center"/>
      </w:pPr>
      <w:r>
        <w:t>Figure 23</w:t>
      </w:r>
      <w:r w:rsidR="008C62BF">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3B0B48" w:rsidRDefault="003B0B48" w:rsidP="003B0B48">
      <w:pPr>
        <w:pStyle w:val="Heading1"/>
        <w:numPr>
          <w:ilvl w:val="0"/>
          <w:numId w:val="19"/>
        </w:numPr>
      </w:pPr>
      <w:r>
        <w:lastRenderedPageBreak/>
        <w:t>System Evaluation</w:t>
      </w:r>
    </w:p>
    <w:p w:rsidR="00AC489A" w:rsidRPr="00AC489A" w:rsidRDefault="00AC489A" w:rsidP="00AC489A">
      <w:r>
        <w:t>Complete introduction presenting the problems current presented to Police, along with who Pete Wormley is and what roles he has played within the Police force making him a suitable candidate for giving the system evaluation.</w:t>
      </w:r>
    </w:p>
    <w:p w:rsidR="003B0B48" w:rsidRDefault="003B0B48" w:rsidP="003B0B48">
      <w:pPr>
        <w:pStyle w:val="Heading2"/>
      </w:pPr>
      <w:r>
        <w:t xml:space="preserve">5.1 </w:t>
      </w:r>
      <w:r w:rsidR="00AC489A">
        <w:t xml:space="preserve">System Adoption Benefits </w:t>
      </w:r>
    </w:p>
    <w:p w:rsidR="00AC489A" w:rsidRDefault="00AC489A" w:rsidP="00AC489A">
      <w:r>
        <w:t xml:space="preserve">This will talk about the functionality the system currently offers and how that maps to current aims of UK Police. Discuss current paint points of police work, and how the system could eliminate them. </w:t>
      </w:r>
    </w:p>
    <w:p w:rsidR="00AC489A" w:rsidRDefault="00AC489A" w:rsidP="00AC489A">
      <w:pPr>
        <w:pStyle w:val="Heading2"/>
      </w:pPr>
      <w:r>
        <w:t>5.2 Integration Within Existing Projects</w:t>
      </w:r>
    </w:p>
    <w:p w:rsidR="00AC489A" w:rsidRDefault="00AC489A" w:rsidP="00AC489A">
      <w:r>
        <w:t xml:space="preserve">Look at the work required by Police, and how it could be influenced by the proposed framework and what benefit that would bring. </w:t>
      </w:r>
    </w:p>
    <w:p w:rsidR="00AC489A" w:rsidRDefault="00AC489A" w:rsidP="00AC489A">
      <w:pPr>
        <w:pStyle w:val="Heading2"/>
      </w:pPr>
      <w:r>
        <w:t>5.3 User Interfacing Capabilities</w:t>
      </w:r>
    </w:p>
    <w:p w:rsidR="00AC489A" w:rsidRDefault="00AC489A" w:rsidP="00AC489A">
      <w:r>
        <w:t xml:space="preserve">Look at how the user interface is designed and how it could help Police cases using CCTV. </w:t>
      </w:r>
    </w:p>
    <w:p w:rsidR="00AC489A" w:rsidRDefault="00AC489A" w:rsidP="00AC489A">
      <w:pPr>
        <w:pStyle w:val="Heading2"/>
      </w:pPr>
      <w:r>
        <w:t>5.4 Data Quality Production</w:t>
      </w:r>
    </w:p>
    <w:p w:rsidR="00AC489A" w:rsidRDefault="00AC489A" w:rsidP="00AC489A">
      <w:r>
        <w:t xml:space="preserve">Comment on how the data produced could be made useful, and what benefits it would offer. </w:t>
      </w:r>
    </w:p>
    <w:p w:rsidR="00AC489A" w:rsidRDefault="00AC489A" w:rsidP="00AC489A">
      <w:pPr>
        <w:pStyle w:val="Heading2"/>
      </w:pPr>
      <w:r>
        <w:t>5.5 System Review</w:t>
      </w:r>
    </w:p>
    <w:p w:rsidR="00AC489A" w:rsidRDefault="00AC489A" w:rsidP="00AC489A">
      <w:r>
        <w:t xml:space="preserve">Review the usefulness of the system, along with what qualities the system would need to be considered useful. </w:t>
      </w:r>
    </w:p>
    <w:p w:rsidR="00AC489A" w:rsidRDefault="00AC489A" w:rsidP="00AC489A"/>
    <w:p w:rsidR="00AC489A" w:rsidRDefault="00AC489A" w:rsidP="00AC489A"/>
    <w:p w:rsidR="00AC489A" w:rsidRPr="00AC489A" w:rsidRDefault="00AC489A" w:rsidP="00AC489A"/>
    <w:p w:rsidR="00D50F44" w:rsidRDefault="00394BD8" w:rsidP="00A5409D">
      <w:pPr>
        <w:pStyle w:val="Heading1"/>
        <w:numPr>
          <w:ilvl w:val="0"/>
          <w:numId w:val="19"/>
        </w:numPr>
      </w:pPr>
      <w:bookmarkStart w:id="56" w:name="_Toc510104784"/>
      <w:r>
        <w:lastRenderedPageBreak/>
        <w:t>Discussion and Conclusion</w:t>
      </w:r>
      <w:bookmarkEnd w:id="56"/>
    </w:p>
    <w:p w:rsidR="00D50F44" w:rsidRDefault="00D50F44" w:rsidP="00D50F44">
      <w:pPr>
        <w:pStyle w:val="Heading2"/>
      </w:pPr>
      <w:bookmarkStart w:id="57" w:name="_Toc510104785"/>
      <w:r>
        <w:t>5.1 Summary</w:t>
      </w:r>
      <w:bookmarkEnd w:id="57"/>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p>
    <w:p w:rsidR="009035EC" w:rsidRDefault="009035EC" w:rsidP="009035EC">
      <w:pPr>
        <w:pStyle w:val="Heading2"/>
      </w:pPr>
      <w:bookmarkStart w:id="58" w:name="_Toc510104786"/>
      <w:r>
        <w:t>5.2 Discussion</w:t>
      </w:r>
      <w:bookmarkEnd w:id="58"/>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as it is shown to allow new components to interface with it, regardless of technology. This was displayed 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ork, and allows our pipeline to </w:t>
      </w:r>
      <w:r>
        <w:lastRenderedPageBreak/>
        <w:t>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156CA1">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3]"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learning based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hinder the adoption process of the analytics pipeline though, as specific hardware requirements now have to be deployed to surveillance networks. </w:t>
      </w:r>
    </w:p>
    <w:p w:rsidR="00DB5083" w:rsidRDefault="009035EC" w:rsidP="00DB5083">
      <w:pPr>
        <w:pStyle w:val="Heading2"/>
      </w:pPr>
      <w:bookmarkStart w:id="59" w:name="_Toc510104787"/>
      <w:r>
        <w:t>5.3</w:t>
      </w:r>
      <w:r w:rsidR="00DB5083">
        <w:t xml:space="preserve"> Objectives Met</w:t>
      </w:r>
      <w:bookmarkEnd w:id="59"/>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60" w:name="_Toc510104788"/>
      <w:r>
        <w:rPr>
          <w:rStyle w:val="Heading3Char"/>
        </w:rPr>
        <w:lastRenderedPageBreak/>
        <w:t xml:space="preserve">5.2.1 </w:t>
      </w:r>
      <w:r w:rsidRPr="00DA7B08">
        <w:rPr>
          <w:rStyle w:val="Heading3Char"/>
        </w:rPr>
        <w:t>Objective One</w:t>
      </w:r>
      <w:bookmarkEnd w:id="60"/>
      <w:r>
        <w:t xml:space="preserve">: </w:t>
      </w:r>
      <w:r w:rsidR="00D45B12" w:rsidRPr="00656AB7">
        <w:rPr>
          <w:rFonts w:cstheme="minorHAnsi"/>
          <w:color w:val="353535"/>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through its supported processing stages. </w:t>
      </w:r>
      <w:r w:rsidR="00A72E93">
        <w:t xml:space="preserve">Furthermor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p>
    <w:p w:rsidR="00A72E93" w:rsidRPr="00656AB7" w:rsidRDefault="00A72E93" w:rsidP="00A72E93">
      <w:pPr>
        <w:rPr>
          <w:rFonts w:cstheme="minorHAnsi"/>
        </w:rPr>
      </w:pPr>
      <w:bookmarkStart w:id="61" w:name="_Toc510104789"/>
      <w:r w:rsidRPr="00A72E93">
        <w:rPr>
          <w:rStyle w:val="Heading3Char"/>
        </w:rPr>
        <w:t>5.2.2 Objective Two</w:t>
      </w:r>
      <w:bookmarkEnd w:id="61"/>
      <w:r>
        <w:t xml:space="preserve">: </w:t>
      </w:r>
      <w:r w:rsidR="00D45B12" w:rsidRPr="00656AB7">
        <w:rPr>
          <w:rFonts w:cstheme="minorHAnsi"/>
          <w:color w:val="353535"/>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w:t>
      </w:r>
      <w:r w:rsidR="00823863">
        <w:lastRenderedPageBreak/>
        <w:t xml:space="preserve">Apache Spark, allowing for large scale applications to be supported. This combination of features allows me to conclude that this objective was fully met. </w:t>
      </w:r>
    </w:p>
    <w:p w:rsidR="006A0489" w:rsidRDefault="00823863" w:rsidP="00A72E93">
      <w:pPr>
        <w:rPr>
          <w:rFonts w:ascii="AppleSystemUIFont" w:hAnsi="AppleSystemUIFont" w:cs="AppleSystemUIFont"/>
          <w:color w:val="353535"/>
          <w:kern w:val="0"/>
        </w:rPr>
      </w:pPr>
      <w:bookmarkStart w:id="62" w:name="_Toc510104790"/>
      <w:r w:rsidRPr="00823863">
        <w:rPr>
          <w:rStyle w:val="Heading3Char"/>
        </w:rPr>
        <w:t>5.2.3 Objective Three</w:t>
      </w:r>
      <w:bookmarkEnd w:id="62"/>
      <w:r>
        <w:t xml:space="preserve">: </w:t>
      </w:r>
      <w:r w:rsidR="006A0489" w:rsidRPr="00656AB7">
        <w:rPr>
          <w:rFonts w:cstheme="minorHAnsi"/>
          <w:color w:val="353535"/>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allows the proving of the pipelines interfacing capability with currently deployed surveillance systems.</w:t>
      </w:r>
    </w:p>
    <w:p w:rsidR="006A0489" w:rsidRDefault="00501E36" w:rsidP="00501E36">
      <w:pPr>
        <w:rPr>
          <w:rFonts w:ascii="AppleSystemUIFont" w:hAnsi="AppleSystemUIFont" w:cs="AppleSystemUIFont"/>
          <w:color w:val="353535"/>
          <w:kern w:val="0"/>
        </w:rPr>
      </w:pPr>
      <w:bookmarkStart w:id="63" w:name="_Toc510104791"/>
      <w:r w:rsidRPr="00501E36">
        <w:rPr>
          <w:rStyle w:val="Heading3Char"/>
        </w:rPr>
        <w:t>5.2.4 Objective Four</w:t>
      </w:r>
      <w:bookmarkEnd w:id="63"/>
      <w:r>
        <w:t xml:space="preserve">: </w:t>
      </w:r>
      <w:r w:rsidR="006A0489" w:rsidRPr="00656AB7">
        <w:rPr>
          <w:rFonts w:cstheme="minorHAnsi"/>
          <w:color w:val="353535"/>
          <w:kern w:val="0"/>
        </w:rPr>
        <w:t>Using the use case defined in objective three, evaluate the pipelines ability to support existing video processing techniques, while meeting bespoke user requirements.</w:t>
      </w:r>
    </w:p>
    <w:p w:rsidR="00501E36" w:rsidRDefault="00501E36" w:rsidP="00501E36">
      <w:r>
        <w:t xml:space="preserve">The use case instrumented within this </w:t>
      </w:r>
      <w:r w:rsidR="00825493">
        <w:t>dissertation</w:t>
      </w:r>
      <w:r>
        <w:t xml:space="preserve"> enabled the evaluation of the analytics pipeline to provide easy access to data, and proved the components and technologies suggested interacted with each other as expected. 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501E36" w:rsidRPr="006A0489" w:rsidRDefault="009035EC" w:rsidP="00A72E93">
      <w:pPr>
        <w:rPr>
          <w:rFonts w:cstheme="minorHAnsi"/>
        </w:rPr>
      </w:pPr>
      <w:bookmarkStart w:id="64" w:name="_Toc510104792"/>
      <w:r w:rsidRPr="009035EC">
        <w:rPr>
          <w:rStyle w:val="Heading3Char"/>
        </w:rPr>
        <w:t>5.2.5 Objective Five</w:t>
      </w:r>
      <w:bookmarkEnd w:id="64"/>
      <w:r>
        <w:t xml:space="preserve">: </w:t>
      </w:r>
      <w:r w:rsidR="006A0489" w:rsidRPr="006A0489">
        <w:rPr>
          <w:rFonts w:cstheme="minorHAnsi"/>
          <w:color w:val="353535"/>
          <w:kern w:val="0"/>
        </w:rPr>
        <w:t>Compare and contrast the performance of the developed pipeline against existing approaches.</w:t>
      </w:r>
    </w:p>
    <w:p w:rsidR="00C466A2" w:rsidRDefault="00C466A2" w:rsidP="00A72E93">
      <w:r>
        <w:t xml:space="preserve">Throughout the initial specification of the presented analytics pipeline, we have shown the merit of previously presented work. The </w:t>
      </w:r>
      <w:r w:rsidR="00825493">
        <w:t>dissertation</w:t>
      </w:r>
      <w:r>
        <w:t xml:space="preserve"> describes the similarities between </w:t>
      </w:r>
      <w:r>
        <w:lastRenderedPageBreak/>
        <w:t xml:space="preserve">existing approaches and how the proposed </w:t>
      </w:r>
      <w:r w:rsidR="00365C21">
        <w:t>analytics pipeline</w:t>
      </w:r>
      <w:r>
        <w:t xml:space="preserve"> aims to improve on these approaches. We have shown </w:t>
      </w:r>
      <w:r w:rsidR="00F05E43">
        <w:t>how the adoption of distributed technologies aims to overcome scalability barriers, while a shared messaging layer aims to achieve a modular approach to design enabling extensibility.</w:t>
      </w:r>
    </w:p>
    <w:p w:rsidR="006A0489" w:rsidRDefault="006A0489" w:rsidP="00A72E93">
      <w:pPr>
        <w:rPr>
          <w:rFonts w:cstheme="minorHAnsi"/>
          <w:color w:val="353535"/>
          <w:kern w:val="0"/>
        </w:rPr>
      </w:pPr>
      <w:r w:rsidRPr="006A0489">
        <w:rPr>
          <w:rStyle w:val="Heading3Char"/>
        </w:rPr>
        <w:t>5.2.6 Objective Six</w:t>
      </w:r>
      <w:r>
        <w:t xml:space="preserve">: </w:t>
      </w:r>
      <w:r w:rsidRPr="006A0489">
        <w:rPr>
          <w:rFonts w:cstheme="minorHAnsi"/>
          <w:color w:val="353535"/>
          <w:kern w:val="0"/>
        </w:rPr>
        <w:t>Evaluate the pipelines applicability to current projects being conducted through by the United Kingdom Police Force, using a directed interview to a viable stakeholder within the organization.</w:t>
      </w:r>
    </w:p>
    <w:p w:rsidR="006A0489" w:rsidRDefault="006A0489" w:rsidP="00A72E93">
      <w:r>
        <w:rPr>
          <w:rFonts w:cstheme="minorHAnsi"/>
          <w:color w:val="353535"/>
          <w:kern w:val="0"/>
        </w:rPr>
        <w:t>//TODO</w:t>
      </w:r>
    </w:p>
    <w:p w:rsidR="00D50F44" w:rsidRDefault="00501E36" w:rsidP="00D50F44">
      <w:pPr>
        <w:pStyle w:val="Heading2"/>
      </w:pPr>
      <w:bookmarkStart w:id="65" w:name="_Toc510104793"/>
      <w:r>
        <w:t>5.4</w:t>
      </w:r>
      <w:r w:rsidR="00D50F44">
        <w:t xml:space="preserve"> Future Development</w:t>
      </w:r>
      <w:bookmarkEnd w:id="65"/>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is able to support functionality that requires custom </w:t>
      </w:r>
      <w:r w:rsidR="001320AD">
        <w:t>hardware, which</w:t>
      </w:r>
      <w:r>
        <w:t xml:space="preserve">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contrast to Cloud deployments. </w:t>
      </w:r>
    </w:p>
    <w:p w:rsidR="005F0FE2" w:rsidRDefault="005F0FE2" w:rsidP="00D50F44">
      <w:r>
        <w:lastRenderedPageBreak/>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This added analytics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Pr="00D50F44"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DA5703" w:rsidRPr="00C90569" w:rsidRDefault="00DA5703" w:rsidP="00DA5703">
      <w:pPr>
        <w:pStyle w:val="SectionTitle"/>
      </w:pPr>
      <w:bookmarkStart w:id="66" w:name="_Toc510104794"/>
      <w:r>
        <w:lastRenderedPageBreak/>
        <w:t>References</w:t>
      </w:r>
      <w:bookmarkEnd w:id="66"/>
    </w:p>
    <w:p w:rsidR="00156CA1" w:rsidRPr="00156CA1" w:rsidRDefault="00DA5703" w:rsidP="00156CA1">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56CA1" w:rsidRPr="00156CA1">
        <w:rPr>
          <w:rFonts w:ascii="Times New Roman" w:hAnsi="Times New Roman" w:cs="Times New Roman"/>
          <w:noProof/>
        </w:rPr>
        <w:t>[1]</w:t>
      </w:r>
      <w:r w:rsidR="00156CA1" w:rsidRPr="00156CA1">
        <w:rPr>
          <w:rFonts w:ascii="Times New Roman" w:hAnsi="Times New Roman" w:cs="Times New Roman"/>
          <w:noProof/>
        </w:rPr>
        <w:tab/>
        <w:t xml:space="preserve">T. Reeve, “How many cameras in the UK? Only 1.85 million, claims ACPO lead on CCTV,” </w:t>
      </w:r>
      <w:r w:rsidR="00156CA1" w:rsidRPr="00156CA1">
        <w:rPr>
          <w:rFonts w:ascii="Times New Roman" w:hAnsi="Times New Roman" w:cs="Times New Roman"/>
          <w:i/>
          <w:iCs/>
          <w:noProof/>
        </w:rPr>
        <w:t>CCTV Image magazine</w:t>
      </w:r>
      <w:r w:rsidR="00156CA1" w:rsidRPr="00156CA1">
        <w:rPr>
          <w:rFonts w:ascii="Times New Roman" w:hAnsi="Times New Roman" w:cs="Times New Roman"/>
          <w:noProof/>
        </w:rPr>
        <w:t>, 2011. [Online]. Available: http://www.securitynewsdesk.com/2011/03/01/how-many-cctv-cameras-in-the-uk/.</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w:t>
      </w:r>
      <w:r w:rsidRPr="00156CA1">
        <w:rPr>
          <w:rFonts w:ascii="Times New Roman" w:hAnsi="Times New Roman" w:cs="Times New Roman"/>
          <w:noProof/>
        </w:rPr>
        <w:tab/>
        <w:t xml:space="preserve">B. C. Welsh and D. P. Farrington, “Public area CCTV and crime prevention: An updated systematic review and meta-analysis,” </w:t>
      </w:r>
      <w:r w:rsidRPr="00156CA1">
        <w:rPr>
          <w:rFonts w:ascii="Times New Roman" w:hAnsi="Times New Roman" w:cs="Times New Roman"/>
          <w:i/>
          <w:iCs/>
          <w:noProof/>
        </w:rPr>
        <w:t>Justice Quarterly</w:t>
      </w:r>
      <w:r w:rsidRPr="00156CA1">
        <w:rPr>
          <w:rFonts w:ascii="Times New Roman" w:hAnsi="Times New Roman" w:cs="Times New Roman"/>
          <w:noProof/>
        </w:rPr>
        <w:t>, vol. 26, no. 4. pp. 716–745,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w:t>
      </w:r>
      <w:r w:rsidRPr="00156CA1">
        <w:rPr>
          <w:rFonts w:ascii="Times New Roman" w:hAnsi="Times New Roman" w:cs="Times New Roman"/>
          <w:noProof/>
        </w:rPr>
        <w:tab/>
        <w:t xml:space="preserve">J. M. Caplan, L. W. Kennedy, and G. Petrossian, “Police-monitored CCTV cameras in Newark, NJ: A quasi-experimental test of crime deterrence,” </w:t>
      </w:r>
      <w:r w:rsidRPr="00156CA1">
        <w:rPr>
          <w:rFonts w:ascii="Times New Roman" w:hAnsi="Times New Roman" w:cs="Times New Roman"/>
          <w:i/>
          <w:iCs/>
          <w:noProof/>
        </w:rPr>
        <w:t>J. Exp. Criminol.</w:t>
      </w:r>
      <w:r w:rsidRPr="00156CA1">
        <w:rPr>
          <w:rFonts w:ascii="Times New Roman" w:hAnsi="Times New Roman" w:cs="Times New Roman"/>
          <w:noProof/>
        </w:rPr>
        <w:t>, vol. 7, no. 3, pp. 255–274,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w:t>
      </w:r>
      <w:r w:rsidRPr="00156CA1">
        <w:rPr>
          <w:rFonts w:ascii="Times New Roman" w:hAnsi="Times New Roman" w:cs="Times New Roman"/>
          <w:noProof/>
        </w:rPr>
        <w:tab/>
        <w:t xml:space="preserve">S. J. McLean, R. E. Worden, and M. S. Kim, “Here’s Looking at You: An Evaluation of Public CCTV Cameras and Their Effects on Crime and Disorder,” </w:t>
      </w:r>
      <w:r w:rsidRPr="00156CA1">
        <w:rPr>
          <w:rFonts w:ascii="Times New Roman" w:hAnsi="Times New Roman" w:cs="Times New Roman"/>
          <w:i/>
          <w:iCs/>
          <w:noProof/>
        </w:rPr>
        <w:t>Crim. Justice Rev.</w:t>
      </w:r>
      <w:r w:rsidRPr="00156CA1">
        <w:rPr>
          <w:rFonts w:ascii="Times New Roman" w:hAnsi="Times New Roman" w:cs="Times New Roman"/>
          <w:noProof/>
        </w:rPr>
        <w:t>, vol. 38, no. 3, pp. 303–334,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5]</w:t>
      </w:r>
      <w:r w:rsidRPr="00156CA1">
        <w:rPr>
          <w:rFonts w:ascii="Times New Roman" w:hAnsi="Times New Roman" w:cs="Times New Roman"/>
          <w:noProof/>
        </w:rPr>
        <w:tab/>
        <w:t>S. Yard, “CCTV in Homicide Investigations,” 2010. [Online]. Available: https://goo.gl/oS5Tgn. [Accessed: 15-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6]</w:t>
      </w:r>
      <w:r w:rsidRPr="00156CA1">
        <w:rPr>
          <w:rFonts w:ascii="Times New Roman" w:hAnsi="Times New Roman" w:cs="Times New Roman"/>
          <w:noProof/>
        </w:rPr>
        <w:tab/>
        <w:t xml:space="preserve">E. L. Piza, J. M. Caplan, and L. W. Kennedy, “Analyzing the Influence of Micro-Level Factors on CCTV Camera Effect,” </w:t>
      </w:r>
      <w:r w:rsidRPr="00156CA1">
        <w:rPr>
          <w:rFonts w:ascii="Times New Roman" w:hAnsi="Times New Roman" w:cs="Times New Roman"/>
          <w:i/>
          <w:iCs/>
          <w:noProof/>
        </w:rPr>
        <w:t>J. Quant. Criminol.</w:t>
      </w:r>
      <w:r w:rsidRPr="00156CA1">
        <w:rPr>
          <w:rFonts w:ascii="Times New Roman" w:hAnsi="Times New Roman" w:cs="Times New Roman"/>
          <w:noProof/>
        </w:rPr>
        <w:t>, vol. 30, no. 2, pp. 237–26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7]</w:t>
      </w:r>
      <w:r w:rsidRPr="00156CA1">
        <w:rPr>
          <w:rFonts w:ascii="Times New Roman" w:hAnsi="Times New Roman" w:cs="Times New Roman"/>
          <w:noProof/>
        </w:rPr>
        <w:tab/>
        <w:t xml:space="preserve">S. Germain, “A prosperous ‘business’: The success of CCTV through the eyes of international literature,” </w:t>
      </w:r>
      <w:r w:rsidRPr="00156CA1">
        <w:rPr>
          <w:rFonts w:ascii="Times New Roman" w:hAnsi="Times New Roman" w:cs="Times New Roman"/>
          <w:i/>
          <w:iCs/>
          <w:noProof/>
        </w:rPr>
        <w:t>Surveill. Soc.</w:t>
      </w:r>
      <w:r w:rsidRPr="00156CA1">
        <w:rPr>
          <w:rFonts w:ascii="Times New Roman" w:hAnsi="Times New Roman" w:cs="Times New Roman"/>
          <w:noProof/>
        </w:rPr>
        <w:t>, vol. 11, no. 1–2, pp. 134–147,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8]</w:t>
      </w:r>
      <w:r w:rsidRPr="00156CA1">
        <w:rPr>
          <w:rFonts w:ascii="Times New Roman" w:hAnsi="Times New Roman" w:cs="Times New Roman"/>
          <w:noProof/>
        </w:rPr>
        <w:tab/>
        <w:t xml:space="preserve">Nimish Sawant, “Smart City projects need CCTV video surveillance standards to ensure future stability of data, say experts,” 2017. [Online]. Available: https://www.firstpost.com/tech/news-analysis/smart-city-projects-need-cctv-video-surveillance-standards-to-ensure-future-stability-of-data-say-experts-4006067.html. </w:t>
      </w:r>
      <w:r w:rsidRPr="00156CA1">
        <w:rPr>
          <w:rFonts w:ascii="Times New Roman" w:hAnsi="Times New Roman" w:cs="Times New Roman"/>
          <w:noProof/>
        </w:rPr>
        <w:lastRenderedPageBreak/>
        <w:t>[Accessed: 10-Apr-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9]</w:t>
      </w:r>
      <w:r w:rsidRPr="00156CA1">
        <w:rPr>
          <w:rFonts w:ascii="Times New Roman" w:hAnsi="Times New Roman" w:cs="Times New Roman"/>
          <w:noProof/>
        </w:rPr>
        <w:tab/>
        <w:t xml:space="preserve">T. Ahonen, A. Hadid, and M. Pietikäinen, “Face description with local binary patterns: Application to face recogni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28, no. 12, pp. 2037–2041, 200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0]</w:t>
      </w:r>
      <w:r w:rsidRPr="00156CA1">
        <w:rPr>
          <w:rFonts w:ascii="Times New Roman" w:hAnsi="Times New Roman" w:cs="Times New Roman"/>
          <w:noProof/>
        </w:rPr>
        <w:tab/>
        <w:t xml:space="preserve">Y. Gao, J. Ma, and A. L. Yuille, “Semi-Supervised Sparse Representation Based Classification for Face Recognition with Insufficient Labeled Samples,” </w:t>
      </w:r>
      <w:r w:rsidRPr="00156CA1">
        <w:rPr>
          <w:rFonts w:ascii="Times New Roman" w:hAnsi="Times New Roman" w:cs="Times New Roman"/>
          <w:i/>
          <w:iCs/>
          <w:noProof/>
        </w:rPr>
        <w:t>IEEE Trans. Image Process.</w:t>
      </w:r>
      <w:r w:rsidRPr="00156CA1">
        <w:rPr>
          <w:rFonts w:ascii="Times New Roman" w:hAnsi="Times New Roman" w:cs="Times New Roman"/>
          <w:noProof/>
        </w:rPr>
        <w:t>, vol. 26, no. 5, pp. 2545–2560,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1]</w:t>
      </w:r>
      <w:r w:rsidRPr="00156CA1">
        <w:rPr>
          <w:rFonts w:ascii="Times New Roman" w:hAnsi="Times New Roman" w:cs="Times New Roman"/>
          <w:noProof/>
        </w:rPr>
        <w:tab/>
        <w:t xml:space="preserve">D. Berchmans and S. S. Kumar, “Optical character recognition: An overview and an insight,” in </w:t>
      </w:r>
      <w:r w:rsidRPr="00156CA1">
        <w:rPr>
          <w:rFonts w:ascii="Times New Roman" w:hAnsi="Times New Roman" w:cs="Times New Roman"/>
          <w:i/>
          <w:iCs/>
          <w:noProof/>
        </w:rPr>
        <w:t>2014 International Conference on Control, Instrumentation, Communication and Computational Technologies, ICCICCT 2014</w:t>
      </w:r>
      <w:r w:rsidRPr="00156CA1">
        <w:rPr>
          <w:rFonts w:ascii="Times New Roman" w:hAnsi="Times New Roman" w:cs="Times New Roman"/>
          <w:noProof/>
        </w:rPr>
        <w:t>, 2014, pp. 1361–136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2]</w:t>
      </w:r>
      <w:r w:rsidRPr="00156CA1">
        <w:rPr>
          <w:rFonts w:ascii="Times New Roman" w:hAnsi="Times New Roman" w:cs="Times New Roman"/>
          <w:noProof/>
        </w:rPr>
        <w:tab/>
        <w:t xml:space="preserve">G. Litjens </w:t>
      </w:r>
      <w:r w:rsidRPr="00156CA1">
        <w:rPr>
          <w:rFonts w:ascii="Times New Roman" w:hAnsi="Times New Roman" w:cs="Times New Roman"/>
          <w:i/>
          <w:iCs/>
          <w:noProof/>
        </w:rPr>
        <w:t>et al.</w:t>
      </w:r>
      <w:r w:rsidRPr="00156CA1">
        <w:rPr>
          <w:rFonts w:ascii="Times New Roman" w:hAnsi="Times New Roman" w:cs="Times New Roman"/>
          <w:noProof/>
        </w:rPr>
        <w:t xml:space="preserve">, “A survey on deep learning in medical image analysis,” </w:t>
      </w:r>
      <w:r w:rsidRPr="00156CA1">
        <w:rPr>
          <w:rFonts w:ascii="Times New Roman" w:hAnsi="Times New Roman" w:cs="Times New Roman"/>
          <w:i/>
          <w:iCs/>
          <w:noProof/>
        </w:rPr>
        <w:t>Medical Image Analysis</w:t>
      </w:r>
      <w:r w:rsidRPr="00156CA1">
        <w:rPr>
          <w:rFonts w:ascii="Times New Roman" w:hAnsi="Times New Roman" w:cs="Times New Roman"/>
          <w:noProof/>
        </w:rPr>
        <w:t>, vol. 42. pp. 60–88,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3]</w:t>
      </w:r>
      <w:r w:rsidRPr="00156CA1">
        <w:rPr>
          <w:rFonts w:ascii="Times New Roman" w:hAnsi="Times New Roman" w:cs="Times New Roman"/>
          <w:noProof/>
        </w:rPr>
        <w:tab/>
        <w:t xml:space="preserve">A. S. Jain and J. M. Kundargi, “Automatic Number Plate Recognition Using Artificial Neural Network,” </w:t>
      </w:r>
      <w:r w:rsidRPr="00156CA1">
        <w:rPr>
          <w:rFonts w:ascii="Times New Roman" w:hAnsi="Times New Roman" w:cs="Times New Roman"/>
          <w:i/>
          <w:iCs/>
          <w:noProof/>
        </w:rPr>
        <w:t>Int. Res. J. Eng. Technol.</w:t>
      </w:r>
      <w:r w:rsidRPr="00156CA1">
        <w:rPr>
          <w:rFonts w:ascii="Times New Roman" w:hAnsi="Times New Roman" w:cs="Times New Roman"/>
          <w:noProof/>
        </w:rPr>
        <w:t>, pp. 1072–107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4]</w:t>
      </w:r>
      <w:r w:rsidRPr="00156CA1">
        <w:rPr>
          <w:rFonts w:ascii="Times New Roman" w:hAnsi="Times New Roman" w:cs="Times New Roman"/>
          <w:noProof/>
        </w:rPr>
        <w:tab/>
        <w:t xml:space="preserve">M. Magrini, D. Moroni, G. Palazzese, G. Pieri, G. Leone, and O. Salvetti, “Computer Vision on Embedded Sensors for Traffic Flow Monitoring,” in </w:t>
      </w:r>
      <w:r w:rsidRPr="00156CA1">
        <w:rPr>
          <w:rFonts w:ascii="Times New Roman" w:hAnsi="Times New Roman" w:cs="Times New Roman"/>
          <w:i/>
          <w:iCs/>
          <w:noProof/>
        </w:rPr>
        <w:t>IEEE Conference on Intelligent Transportation Systems, Proceedings, ITSC</w:t>
      </w:r>
      <w:r w:rsidRPr="00156CA1">
        <w:rPr>
          <w:rFonts w:ascii="Times New Roman" w:hAnsi="Times New Roman" w:cs="Times New Roman"/>
          <w:noProof/>
        </w:rPr>
        <w:t>, 2015, vol. 2015–Octob, pp. 161–16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5]</w:t>
      </w:r>
      <w:r w:rsidRPr="00156CA1">
        <w:rPr>
          <w:rFonts w:ascii="Times New Roman" w:hAnsi="Times New Roman" w:cs="Times New Roman"/>
          <w:noProof/>
        </w:rPr>
        <w:tab/>
        <w:t xml:space="preserve">T. Ko, “A survey on behavior analysis in video surveillance for homeland security applications,” </w:t>
      </w:r>
      <w:r w:rsidRPr="00156CA1">
        <w:rPr>
          <w:rFonts w:ascii="Times New Roman" w:hAnsi="Times New Roman" w:cs="Times New Roman"/>
          <w:i/>
          <w:iCs/>
          <w:noProof/>
        </w:rPr>
        <w:t>Appl. Imag. Pattern Recognit. Work. 2008. AIPR ’08. 37th IEEE</w:t>
      </w:r>
      <w:r w:rsidRPr="00156CA1">
        <w:rPr>
          <w:rFonts w:ascii="Times New Roman" w:hAnsi="Times New Roman" w:cs="Times New Roman"/>
          <w:noProof/>
        </w:rPr>
        <w:t>, pp. 1–8,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6]</w:t>
      </w:r>
      <w:r w:rsidRPr="00156CA1">
        <w:rPr>
          <w:rFonts w:ascii="Times New Roman" w:hAnsi="Times New Roman" w:cs="Times New Roman"/>
          <w:noProof/>
        </w:rPr>
        <w:tab/>
        <w:t xml:space="preserve">Y. Lecun, Y. Bengio, and G. Hinton, “Deep learning,” </w:t>
      </w:r>
      <w:r w:rsidRPr="00156CA1">
        <w:rPr>
          <w:rFonts w:ascii="Times New Roman" w:hAnsi="Times New Roman" w:cs="Times New Roman"/>
          <w:i/>
          <w:iCs/>
          <w:noProof/>
        </w:rPr>
        <w:t>Nature</w:t>
      </w:r>
      <w:r w:rsidRPr="00156CA1">
        <w:rPr>
          <w:rFonts w:ascii="Times New Roman" w:hAnsi="Times New Roman" w:cs="Times New Roman"/>
          <w:noProof/>
        </w:rPr>
        <w:t>, vol. 521, no. 7553. pp. 436–444,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lastRenderedPageBreak/>
        <w:t>[17]</w:t>
      </w:r>
      <w:r w:rsidRPr="00156CA1">
        <w:rPr>
          <w:rFonts w:ascii="Times New Roman" w:hAnsi="Times New Roman" w:cs="Times New Roman"/>
          <w:noProof/>
        </w:rPr>
        <w:tab/>
        <w:t xml:space="preserve">P. Viola and M. Jones, “Robust real-time object detection,” </w:t>
      </w:r>
      <w:r w:rsidRPr="00156CA1">
        <w:rPr>
          <w:rFonts w:ascii="Times New Roman" w:hAnsi="Times New Roman" w:cs="Times New Roman"/>
          <w:i/>
          <w:iCs/>
          <w:noProof/>
        </w:rPr>
        <w:t>Int. J. Comput. Vis.</w:t>
      </w:r>
      <w:r w:rsidRPr="00156CA1">
        <w:rPr>
          <w:rFonts w:ascii="Times New Roman" w:hAnsi="Times New Roman" w:cs="Times New Roman"/>
          <w:noProof/>
        </w:rPr>
        <w:t>, vol. 57, no. 2, pp. 137–154,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8]</w:t>
      </w:r>
      <w:r w:rsidRPr="00156CA1">
        <w:rPr>
          <w:rFonts w:ascii="Times New Roman" w:hAnsi="Times New Roman" w:cs="Times New Roman"/>
          <w:noProof/>
        </w:rPr>
        <w:tab/>
        <w:t>OpenCV, “Facial Detection with Haar Cascades in OpenCV,” 2018. [Online]. Available: https://docs.opencv.org/3.3.0/d7/d8b/tutorial_py_face_detection.html. [Accessed: 30-Jan-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9]</w:t>
      </w:r>
      <w:r w:rsidRPr="00156CA1">
        <w:rPr>
          <w:rFonts w:ascii="Times New Roman" w:hAnsi="Times New Roman" w:cs="Times New Roman"/>
          <w:noProof/>
        </w:rPr>
        <w:tab/>
        <w:t xml:space="preserve">P. a Viola and M. J. Jones, “Fast and Robust Classification using Asymmetric AdaBoost and a Detector Cascade,” </w:t>
      </w:r>
      <w:r w:rsidRPr="00156CA1">
        <w:rPr>
          <w:rFonts w:ascii="Times New Roman" w:hAnsi="Times New Roman" w:cs="Times New Roman"/>
          <w:i/>
          <w:iCs/>
          <w:noProof/>
        </w:rPr>
        <w:t>Adv. Neural Inf. Process. Syst.</w:t>
      </w:r>
      <w:r w:rsidRPr="00156CA1">
        <w:rPr>
          <w:rFonts w:ascii="Times New Roman" w:hAnsi="Times New Roman" w:cs="Times New Roman"/>
          <w:noProof/>
        </w:rPr>
        <w:t>, no. December, pp. 1311–1318,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0]</w:t>
      </w:r>
      <w:r w:rsidRPr="00156CA1">
        <w:rPr>
          <w:rFonts w:ascii="Times New Roman" w:hAnsi="Times New Roman" w:cs="Times New Roman"/>
          <w:noProof/>
        </w:rPr>
        <w:tab/>
        <w:t xml:space="preserve">Y. Zhu, N. M. Nayak, and  a K. Roy-Chowdhury, “Context-Aware Activity Recognition and Anomaly Detection in Video,” </w:t>
      </w:r>
      <w:r w:rsidRPr="00156CA1">
        <w:rPr>
          <w:rFonts w:ascii="Times New Roman" w:hAnsi="Times New Roman" w:cs="Times New Roman"/>
          <w:i/>
          <w:iCs/>
          <w:noProof/>
        </w:rPr>
        <w:t>Sel. Top. Signal Process. IEEE J.</w:t>
      </w:r>
      <w:r w:rsidRPr="00156CA1">
        <w:rPr>
          <w:rFonts w:ascii="Times New Roman" w:hAnsi="Times New Roman" w:cs="Times New Roman"/>
          <w:noProof/>
        </w:rPr>
        <w:t>, vol. 7, no. 1, pp. 91–101,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1]</w:t>
      </w:r>
      <w:r w:rsidRPr="00156CA1">
        <w:rPr>
          <w:rFonts w:ascii="Times New Roman" w:hAnsi="Times New Roman" w:cs="Times New Roman"/>
          <w:noProof/>
        </w:rPr>
        <w:tab/>
        <w:t xml:space="preserve">B. Baben and S. Belongie, “Visual tracking with online Multiple Instance Learning,” </w:t>
      </w:r>
      <w:r w:rsidRPr="00156CA1">
        <w:rPr>
          <w:rFonts w:ascii="Times New Roman" w:hAnsi="Times New Roman" w:cs="Times New Roman"/>
          <w:i/>
          <w:iCs/>
          <w:noProof/>
        </w:rPr>
        <w:t>2009 IEEE Conf. Comput. Vis. Pattern Recognit.</w:t>
      </w:r>
      <w:r w:rsidRPr="00156CA1">
        <w:rPr>
          <w:rFonts w:ascii="Times New Roman" w:hAnsi="Times New Roman" w:cs="Times New Roman"/>
          <w:noProof/>
        </w:rPr>
        <w:t>, pp. 983–990,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2]</w:t>
      </w:r>
      <w:r w:rsidRPr="00156CA1">
        <w:rPr>
          <w:rFonts w:ascii="Times New Roman" w:hAnsi="Times New Roman" w:cs="Times New Roman"/>
          <w:noProof/>
        </w:rPr>
        <w:tab/>
        <w:t xml:space="preserve">Z. Kalal, K. Mikolajczyk, and J. Matas, “Forward-backward error: Automatic detection of tracking failures,” in </w:t>
      </w:r>
      <w:r w:rsidRPr="00156CA1">
        <w:rPr>
          <w:rFonts w:ascii="Times New Roman" w:hAnsi="Times New Roman" w:cs="Times New Roman"/>
          <w:i/>
          <w:iCs/>
          <w:noProof/>
        </w:rPr>
        <w:t>Proceedings - International Conference on Pattern Recognition</w:t>
      </w:r>
      <w:r w:rsidRPr="00156CA1">
        <w:rPr>
          <w:rFonts w:ascii="Times New Roman" w:hAnsi="Times New Roman" w:cs="Times New Roman"/>
          <w:noProof/>
        </w:rPr>
        <w:t>, 2010, pp. 2756–275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3]</w:t>
      </w:r>
      <w:r w:rsidRPr="00156CA1">
        <w:rPr>
          <w:rFonts w:ascii="Times New Roman" w:hAnsi="Times New Roman" w:cs="Times New Roman"/>
          <w:noProof/>
        </w:rPr>
        <w:tab/>
        <w:t xml:space="preserve">Z. Kalal, K. Mikolajczyk, and J. Matas, “Tracking-learning-detec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34, no. 7, pp. 1409–1422,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4]</w:t>
      </w:r>
      <w:r w:rsidRPr="00156CA1">
        <w:rPr>
          <w:rFonts w:ascii="Times New Roman" w:hAnsi="Times New Roman" w:cs="Times New Roman"/>
          <w:noProof/>
        </w:rPr>
        <w:tab/>
        <w:t xml:space="preserve">J. Kröckel and F. Bodendorf, “Intelligent Processing of Video Streams for Visual Customer Behavior Analysis,” </w:t>
      </w:r>
      <w:r w:rsidRPr="00156CA1">
        <w:rPr>
          <w:rFonts w:ascii="Times New Roman" w:hAnsi="Times New Roman" w:cs="Times New Roman"/>
          <w:i/>
          <w:iCs/>
          <w:noProof/>
        </w:rPr>
        <w:t>ICONS 2012, Seventh Int. Conf. Syst.</w:t>
      </w:r>
      <w:r w:rsidRPr="00156CA1">
        <w:rPr>
          <w:rFonts w:ascii="Times New Roman" w:hAnsi="Times New Roman" w:cs="Times New Roman"/>
          <w:noProof/>
        </w:rPr>
        <w:t>, no. c, pp. 163–168,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5]</w:t>
      </w:r>
      <w:r w:rsidRPr="00156CA1">
        <w:rPr>
          <w:rFonts w:ascii="Times New Roman" w:hAnsi="Times New Roman" w:cs="Times New Roman"/>
          <w:noProof/>
        </w:rPr>
        <w:tab/>
        <w:t xml:space="preserve">T. T. Z. T. T. Zin, P. T. P. Tin, T. Toriu, and H. Hama, “A Markov Random Walk Model for Loitering People Detection,” </w:t>
      </w:r>
      <w:r w:rsidRPr="00156CA1">
        <w:rPr>
          <w:rFonts w:ascii="Times New Roman" w:hAnsi="Times New Roman" w:cs="Times New Roman"/>
          <w:i/>
          <w:iCs/>
          <w:noProof/>
        </w:rPr>
        <w:t xml:space="preserve">Intell. Inf. Hiding Multimed. Signal Process. (IIH-MSP), </w:t>
      </w:r>
      <w:r w:rsidRPr="00156CA1">
        <w:rPr>
          <w:rFonts w:ascii="Times New Roman" w:hAnsi="Times New Roman" w:cs="Times New Roman"/>
          <w:i/>
          <w:iCs/>
          <w:noProof/>
        </w:rPr>
        <w:lastRenderedPageBreak/>
        <w:t>2010 Sixth Int. Conf.</w:t>
      </w:r>
      <w:r w:rsidRPr="00156CA1">
        <w:rPr>
          <w:rFonts w:ascii="Times New Roman" w:hAnsi="Times New Roman" w:cs="Times New Roman"/>
          <w:noProof/>
        </w:rPr>
        <w:t>, 20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6]</w:t>
      </w:r>
      <w:r w:rsidRPr="00156CA1">
        <w:rPr>
          <w:rFonts w:ascii="Times New Roman" w:hAnsi="Times New Roman" w:cs="Times New Roman"/>
          <w:noProof/>
        </w:rPr>
        <w:tab/>
        <w:t xml:space="preserve">P. Antonakaki, D. Kosmopoulos, and S. J. Perantonis, “Detecting abnormal human behaviour using multiple cameras,” </w:t>
      </w:r>
      <w:r w:rsidRPr="00156CA1">
        <w:rPr>
          <w:rFonts w:ascii="Times New Roman" w:hAnsi="Times New Roman" w:cs="Times New Roman"/>
          <w:i/>
          <w:iCs/>
          <w:noProof/>
        </w:rPr>
        <w:t>Signal Processing</w:t>
      </w:r>
      <w:r w:rsidRPr="00156CA1">
        <w:rPr>
          <w:rFonts w:ascii="Times New Roman" w:hAnsi="Times New Roman" w:cs="Times New Roman"/>
          <w:noProof/>
        </w:rPr>
        <w:t>, vol. 89, no. 9, pp. 1723–1738,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7]</w:t>
      </w:r>
      <w:r w:rsidRPr="00156CA1">
        <w:rPr>
          <w:rFonts w:ascii="Times New Roman" w:hAnsi="Times New Roman" w:cs="Times New Roman"/>
          <w:noProof/>
        </w:rPr>
        <w:tab/>
        <w:t xml:space="preserve">M. Goldstein and S. Uchida, “A comparative evaluation of unsupervised anomaly detection algorithms for multivariate data,” </w:t>
      </w:r>
      <w:r w:rsidRPr="00156CA1">
        <w:rPr>
          <w:rFonts w:ascii="Times New Roman" w:hAnsi="Times New Roman" w:cs="Times New Roman"/>
          <w:i/>
          <w:iCs/>
          <w:noProof/>
        </w:rPr>
        <w:t>PLoS One</w:t>
      </w:r>
      <w:r w:rsidRPr="00156CA1">
        <w:rPr>
          <w:rFonts w:ascii="Times New Roman" w:hAnsi="Times New Roman" w:cs="Times New Roman"/>
          <w:noProof/>
        </w:rPr>
        <w:t>, vol. 11, no. 4,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8]</w:t>
      </w:r>
      <w:r w:rsidRPr="00156CA1">
        <w:rPr>
          <w:rFonts w:ascii="Times New Roman" w:hAnsi="Times New Roman" w:cs="Times New Roman"/>
          <w:noProof/>
        </w:rPr>
        <w:tab/>
        <w:t xml:space="preserve">M. Längkvist, L. Karlsson, and A. Loutfi, “A review of unsupervised feature learning and deep learning for time-series modeling,” </w:t>
      </w:r>
      <w:r w:rsidRPr="00156CA1">
        <w:rPr>
          <w:rFonts w:ascii="Times New Roman" w:hAnsi="Times New Roman" w:cs="Times New Roman"/>
          <w:i/>
          <w:iCs/>
          <w:noProof/>
        </w:rPr>
        <w:t>Pattern Recognit. Lett.</w:t>
      </w:r>
      <w:r w:rsidRPr="00156CA1">
        <w:rPr>
          <w:rFonts w:ascii="Times New Roman" w:hAnsi="Times New Roman" w:cs="Times New Roman"/>
          <w:noProof/>
        </w:rPr>
        <w:t>, vol. 42, no. 1, pp. 11–2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9]</w:t>
      </w:r>
      <w:r w:rsidRPr="00156CA1">
        <w:rPr>
          <w:rFonts w:ascii="Times New Roman" w:hAnsi="Times New Roman" w:cs="Times New Roman"/>
          <w:noProof/>
        </w:rPr>
        <w:tab/>
        <w:t xml:space="preserve">A. Toshniwal </w:t>
      </w:r>
      <w:r w:rsidRPr="00156CA1">
        <w:rPr>
          <w:rFonts w:ascii="Times New Roman" w:hAnsi="Times New Roman" w:cs="Times New Roman"/>
          <w:i/>
          <w:iCs/>
          <w:noProof/>
        </w:rPr>
        <w:t>et al.</w:t>
      </w:r>
      <w:r w:rsidRPr="00156CA1">
        <w:rPr>
          <w:rFonts w:ascii="Times New Roman" w:hAnsi="Times New Roman" w:cs="Times New Roman"/>
          <w:noProof/>
        </w:rPr>
        <w:t xml:space="preserve">, “Storm@twitter,” in </w:t>
      </w:r>
      <w:r w:rsidRPr="00156CA1">
        <w:rPr>
          <w:rFonts w:ascii="Times New Roman" w:hAnsi="Times New Roman" w:cs="Times New Roman"/>
          <w:i/>
          <w:iCs/>
          <w:noProof/>
        </w:rPr>
        <w:t>Proceedings of the 2014 ACM SIGMOD international conference on Management of data - SIGMOD ’14</w:t>
      </w:r>
      <w:r w:rsidRPr="00156CA1">
        <w:rPr>
          <w:rFonts w:ascii="Times New Roman" w:hAnsi="Times New Roman" w:cs="Times New Roman"/>
          <w:noProof/>
        </w:rPr>
        <w:t>, 2014, pp. 147–15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0]</w:t>
      </w:r>
      <w:r w:rsidRPr="00156CA1">
        <w:rPr>
          <w:rFonts w:ascii="Times New Roman" w:hAnsi="Times New Roman" w:cs="Times New Roman"/>
          <w:noProof/>
        </w:rPr>
        <w:tab/>
        <w:t xml:space="preserve">P. Carbone, S. Ewen, S. Haridi, A. Katsifodimos, V. Markl, and K. Tzoumas, “Apache Flink: Unified Stream and Batch Processing in a Single Engine,” </w:t>
      </w:r>
      <w:r w:rsidRPr="00156CA1">
        <w:rPr>
          <w:rFonts w:ascii="Times New Roman" w:hAnsi="Times New Roman" w:cs="Times New Roman"/>
          <w:i/>
          <w:iCs/>
          <w:noProof/>
        </w:rPr>
        <w:t>Data Eng.</w:t>
      </w:r>
      <w:r w:rsidRPr="00156CA1">
        <w:rPr>
          <w:rFonts w:ascii="Times New Roman" w:hAnsi="Times New Roman" w:cs="Times New Roman"/>
          <w:noProof/>
        </w:rPr>
        <w:t>, vol. 36, pp. 28–3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1]</w:t>
      </w:r>
      <w:r w:rsidRPr="00156CA1">
        <w:rPr>
          <w:rFonts w:ascii="Times New Roman" w:hAnsi="Times New Roman" w:cs="Times New Roman"/>
          <w:noProof/>
        </w:rPr>
        <w:tab/>
        <w:t xml:space="preserve">M. Zaharia </w:t>
      </w:r>
      <w:r w:rsidRPr="00156CA1">
        <w:rPr>
          <w:rFonts w:ascii="Times New Roman" w:hAnsi="Times New Roman" w:cs="Times New Roman"/>
          <w:i/>
          <w:iCs/>
          <w:noProof/>
        </w:rPr>
        <w:t>et al.</w:t>
      </w:r>
      <w:r w:rsidRPr="00156CA1">
        <w:rPr>
          <w:rFonts w:ascii="Times New Roman" w:hAnsi="Times New Roman" w:cs="Times New Roman"/>
          <w:noProof/>
        </w:rPr>
        <w:t xml:space="preserve">, “Apache Spark: a unified engine for big data processing,” </w:t>
      </w:r>
      <w:r w:rsidRPr="00156CA1">
        <w:rPr>
          <w:rFonts w:ascii="Times New Roman" w:hAnsi="Times New Roman" w:cs="Times New Roman"/>
          <w:i/>
          <w:iCs/>
          <w:noProof/>
        </w:rPr>
        <w:t>Commun. ACM</w:t>
      </w:r>
      <w:r w:rsidRPr="00156CA1">
        <w:rPr>
          <w:rFonts w:ascii="Times New Roman" w:hAnsi="Times New Roman" w:cs="Times New Roman"/>
          <w:noProof/>
        </w:rPr>
        <w:t>, vol. 59, no. 11, pp. 56–65,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2]</w:t>
      </w:r>
      <w:r w:rsidRPr="00156CA1">
        <w:rPr>
          <w:rFonts w:ascii="Times New Roman" w:hAnsi="Times New Roman" w:cs="Times New Roman"/>
          <w:noProof/>
        </w:rPr>
        <w:tab/>
        <w:t xml:space="preserve">S. Chintapalli </w:t>
      </w:r>
      <w:r w:rsidRPr="00156CA1">
        <w:rPr>
          <w:rFonts w:ascii="Times New Roman" w:hAnsi="Times New Roman" w:cs="Times New Roman"/>
          <w:i/>
          <w:iCs/>
          <w:noProof/>
        </w:rPr>
        <w:t>et al.</w:t>
      </w:r>
      <w:r w:rsidRPr="00156CA1">
        <w:rPr>
          <w:rFonts w:ascii="Times New Roman" w:hAnsi="Times New Roman" w:cs="Times New Roman"/>
          <w:noProof/>
        </w:rPr>
        <w:t xml:space="preserve">, “Benchmarking streaming computation engines: Storm, flink and spark streaming,” in </w:t>
      </w:r>
      <w:r w:rsidRPr="00156CA1">
        <w:rPr>
          <w:rFonts w:ascii="Times New Roman" w:hAnsi="Times New Roman" w:cs="Times New Roman"/>
          <w:i/>
          <w:iCs/>
          <w:noProof/>
        </w:rPr>
        <w:t>Proceedings - 2016 IEEE 30th International Parallel and Distributed Processing Symposium, IPDPS 2016</w:t>
      </w:r>
      <w:r w:rsidRPr="00156CA1">
        <w:rPr>
          <w:rFonts w:ascii="Times New Roman" w:hAnsi="Times New Roman" w:cs="Times New Roman"/>
          <w:noProof/>
        </w:rPr>
        <w:t>, 2016, pp. 1789–179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3]</w:t>
      </w:r>
      <w:r w:rsidRPr="00156CA1">
        <w:rPr>
          <w:rFonts w:ascii="Times New Roman" w:hAnsi="Times New Roman" w:cs="Times New Roman"/>
          <w:noProof/>
        </w:rPr>
        <w:tab/>
        <w:t>Apache, “Apache Kafka,” 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4]</w:t>
      </w:r>
      <w:r w:rsidRPr="00156CA1">
        <w:rPr>
          <w:rFonts w:ascii="Times New Roman" w:hAnsi="Times New Roman" w:cs="Times New Roman"/>
          <w:noProof/>
        </w:rPr>
        <w:tab/>
        <w:t>J. Kreps, N. Narkhede, and J. Rao, “Kafka: a Distributed Messaging System for Log Processing,”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5]</w:t>
      </w:r>
      <w:r w:rsidRPr="00156CA1">
        <w:rPr>
          <w:rFonts w:ascii="Times New Roman" w:hAnsi="Times New Roman" w:cs="Times New Roman"/>
          <w:noProof/>
        </w:rPr>
        <w:tab/>
        <w:t xml:space="preserve">M. Armbrust, A. Fox, R. Griffith, A. Joseph, and RH, “Above the clouds: A Berkeley view </w:t>
      </w:r>
      <w:r w:rsidRPr="00156CA1">
        <w:rPr>
          <w:rFonts w:ascii="Times New Roman" w:hAnsi="Times New Roman" w:cs="Times New Roman"/>
          <w:noProof/>
        </w:rPr>
        <w:lastRenderedPageBreak/>
        <w:t xml:space="preserve">of cloud computing,” </w:t>
      </w:r>
      <w:r w:rsidRPr="00156CA1">
        <w:rPr>
          <w:rFonts w:ascii="Times New Roman" w:hAnsi="Times New Roman" w:cs="Times New Roman"/>
          <w:i/>
          <w:iCs/>
          <w:noProof/>
        </w:rPr>
        <w:t xml:space="preserve">Univ. California, Berkeley, Tech. Rep. UCB </w:t>
      </w:r>
      <w:r w:rsidRPr="00156CA1">
        <w:rPr>
          <w:rFonts w:ascii="Times New Roman" w:hAnsi="Times New Roman" w:cs="Times New Roman"/>
          <w:noProof/>
        </w:rPr>
        <w:t>, pp. 07–013,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6]</w:t>
      </w:r>
      <w:r w:rsidRPr="00156CA1">
        <w:rPr>
          <w:rFonts w:ascii="Times New Roman" w:hAnsi="Times New Roman" w:cs="Times New Roman"/>
          <w:noProof/>
        </w:rPr>
        <w:tab/>
        <w:t>Nest, “No Title,” 2017. [Online]. Available: https://nest.com/uk/cameras/nest-cam-indoor/overview/. [Accessed: 24-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7]</w:t>
      </w:r>
      <w:r w:rsidRPr="00156CA1">
        <w:rPr>
          <w:rFonts w:ascii="Times New Roman" w:hAnsi="Times New Roman" w:cs="Times New Roman"/>
          <w:noProof/>
        </w:rPr>
        <w:tab/>
        <w:t xml:space="preserve">N. Suvonvorn, “A video analysis framework for surveillance system,” </w:t>
      </w:r>
      <w:r w:rsidRPr="00156CA1">
        <w:rPr>
          <w:rFonts w:ascii="Times New Roman" w:hAnsi="Times New Roman" w:cs="Times New Roman"/>
          <w:i/>
          <w:iCs/>
          <w:noProof/>
        </w:rPr>
        <w:t>2008 IEEE 10th Work. Multimed. Signal Process.</w:t>
      </w:r>
      <w:r w:rsidRPr="00156CA1">
        <w:rPr>
          <w:rFonts w:ascii="Times New Roman" w:hAnsi="Times New Roman" w:cs="Times New Roman"/>
          <w:noProof/>
        </w:rPr>
        <w:t>, pp. 867–871,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8]</w:t>
      </w:r>
      <w:r w:rsidRPr="00156CA1">
        <w:rPr>
          <w:rFonts w:ascii="Times New Roman" w:hAnsi="Times New Roman" w:cs="Times New Roman"/>
          <w:noProof/>
        </w:rPr>
        <w:tab/>
        <w:t xml:space="preserve">J. C. SanMiguel, J. Bescós, J. M. Martínez, and Á. García, “DiVA: A Distributed Video Analysis Framework Applied to Video-Surveillance Systems,” in </w:t>
      </w:r>
      <w:r w:rsidRPr="00156CA1">
        <w:rPr>
          <w:rFonts w:ascii="Times New Roman" w:hAnsi="Times New Roman" w:cs="Times New Roman"/>
          <w:i/>
          <w:iCs/>
          <w:noProof/>
        </w:rPr>
        <w:t>International Workshop on Image Analysis for Multimedia Interactive Services (WIAMIS)</w:t>
      </w:r>
      <w:r w:rsidRPr="00156CA1">
        <w:rPr>
          <w:rFonts w:ascii="Times New Roman" w:hAnsi="Times New Roman" w:cs="Times New Roman"/>
          <w:noProof/>
        </w:rPr>
        <w:t>, 2008, pp. 207–2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9]</w:t>
      </w:r>
      <w:r w:rsidRPr="00156CA1">
        <w:rPr>
          <w:rFonts w:ascii="Times New Roman" w:hAnsi="Times New Roman" w:cs="Times New Roman"/>
          <w:noProof/>
        </w:rPr>
        <w:tab/>
        <w:t xml:space="preserve">S. Zhao, M. Chandrashekar, Y. Lee, and D. Medhi, “Real-time network anomaly detection system using machine learning,” in </w:t>
      </w:r>
      <w:r w:rsidRPr="00156CA1">
        <w:rPr>
          <w:rFonts w:ascii="Times New Roman" w:hAnsi="Times New Roman" w:cs="Times New Roman"/>
          <w:i/>
          <w:iCs/>
          <w:noProof/>
        </w:rPr>
        <w:t>2015 11th International Conference on the Design of Reliable Communication Networks (DRCN)</w:t>
      </w:r>
      <w:r w:rsidRPr="00156CA1">
        <w:rPr>
          <w:rFonts w:ascii="Times New Roman" w:hAnsi="Times New Roman" w:cs="Times New Roman"/>
          <w:noProof/>
        </w:rPr>
        <w:t>, 2015, pp. 267–27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0]</w:t>
      </w:r>
      <w:r w:rsidRPr="00156CA1">
        <w:rPr>
          <w:rFonts w:ascii="Times New Roman" w:hAnsi="Times New Roman" w:cs="Times New Roman"/>
          <w:noProof/>
        </w:rPr>
        <w:tab/>
        <w:t xml:space="preserve">S. Kulkarni </w:t>
      </w:r>
      <w:r w:rsidRPr="00156CA1">
        <w:rPr>
          <w:rFonts w:ascii="Times New Roman" w:hAnsi="Times New Roman" w:cs="Times New Roman"/>
          <w:i/>
          <w:iCs/>
          <w:noProof/>
        </w:rPr>
        <w:t>et al.</w:t>
      </w:r>
      <w:r w:rsidRPr="00156CA1">
        <w:rPr>
          <w:rFonts w:ascii="Times New Roman" w:hAnsi="Times New Roman" w:cs="Times New Roman"/>
          <w:noProof/>
        </w:rPr>
        <w:t xml:space="preserve">, “Twitter Heron: Stream Processing at Scale,” </w:t>
      </w:r>
      <w:r w:rsidRPr="00156CA1">
        <w:rPr>
          <w:rFonts w:ascii="Times New Roman" w:hAnsi="Times New Roman" w:cs="Times New Roman"/>
          <w:i/>
          <w:iCs/>
          <w:noProof/>
        </w:rPr>
        <w:t>Proc. 2015 ACM SIGMOD Int. Conf. Manag. Data - SIGMOD ’15</w:t>
      </w:r>
      <w:r w:rsidRPr="00156CA1">
        <w:rPr>
          <w:rFonts w:ascii="Times New Roman" w:hAnsi="Times New Roman" w:cs="Times New Roman"/>
          <w:noProof/>
        </w:rPr>
        <w:t>, pp. 239–250,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1]</w:t>
      </w:r>
      <w:r w:rsidRPr="00156CA1">
        <w:rPr>
          <w:rFonts w:ascii="Times New Roman" w:hAnsi="Times New Roman" w:cs="Times New Roman"/>
          <w:noProof/>
        </w:rPr>
        <w:tab/>
        <w:t xml:space="preserve">N. Spangenberg, M. Roth, and B. Franczyk, “Evaluating new approaches of big data analytics frameworks,” in </w:t>
      </w:r>
      <w:r w:rsidRPr="00156CA1">
        <w:rPr>
          <w:rFonts w:ascii="Times New Roman" w:hAnsi="Times New Roman" w:cs="Times New Roman"/>
          <w:i/>
          <w:iCs/>
          <w:noProof/>
        </w:rPr>
        <w:t>Lecture Notes in Business Information Processing</w:t>
      </w:r>
      <w:r w:rsidRPr="00156CA1">
        <w:rPr>
          <w:rFonts w:ascii="Times New Roman" w:hAnsi="Times New Roman" w:cs="Times New Roman"/>
          <w:noProof/>
        </w:rPr>
        <w:t>, 2015, vol. 208, pp. 28–3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2]</w:t>
      </w:r>
      <w:r w:rsidRPr="00156CA1">
        <w:rPr>
          <w:rFonts w:ascii="Times New Roman" w:hAnsi="Times New Roman" w:cs="Times New Roman"/>
          <w:noProof/>
        </w:rPr>
        <w:tab/>
        <w:t xml:space="preserve">W. Shi, J. Cao, Q. Zhang, Y. Li, and L. Xu, “Edge Computing: Vision and Challenges,” </w:t>
      </w:r>
      <w:r w:rsidRPr="00156CA1">
        <w:rPr>
          <w:rFonts w:ascii="Times New Roman" w:hAnsi="Times New Roman" w:cs="Times New Roman"/>
          <w:i/>
          <w:iCs/>
          <w:noProof/>
        </w:rPr>
        <w:t>IEEE Internet Things J.</w:t>
      </w:r>
      <w:r w:rsidRPr="00156CA1">
        <w:rPr>
          <w:rFonts w:ascii="Times New Roman" w:hAnsi="Times New Roman" w:cs="Times New Roman"/>
          <w:noProof/>
        </w:rPr>
        <w:t>, vol. 3, no. 5, pp. 637–646,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3]</w:t>
      </w:r>
      <w:r w:rsidRPr="00156CA1">
        <w:rPr>
          <w:rFonts w:ascii="Times New Roman" w:hAnsi="Times New Roman" w:cs="Times New Roman"/>
          <w:noProof/>
        </w:rPr>
        <w:tab/>
        <w:t>J. Kreps, “Apache Kafka Performance Benchmark,” 2014. [Online]. Available: https://engineering.linkedin.com/kafka/benchmarking-apache-kafka-2-million-writes-second-three-cheap-machines.</w:t>
      </w:r>
    </w:p>
    <w:p w:rsid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4]</w:t>
      </w:r>
      <w:r w:rsidRPr="00156CA1">
        <w:rPr>
          <w:rFonts w:ascii="Times New Roman" w:hAnsi="Times New Roman" w:cs="Times New Roman"/>
          <w:noProof/>
        </w:rPr>
        <w:tab/>
        <w:t xml:space="preserve">D. Xu, Y. Yan, E. Ricci, and N. Sebe, “Detecting anomalous events in videos by learning deep representations of appearance and motion,” </w:t>
      </w:r>
      <w:r w:rsidRPr="00156CA1">
        <w:rPr>
          <w:rFonts w:ascii="Times New Roman" w:hAnsi="Times New Roman" w:cs="Times New Roman"/>
          <w:i/>
          <w:iCs/>
          <w:noProof/>
        </w:rPr>
        <w:t>Comput. Vis. Image Underst.</w:t>
      </w:r>
      <w:r w:rsidRPr="00156CA1">
        <w:rPr>
          <w:rFonts w:ascii="Times New Roman" w:hAnsi="Times New Roman" w:cs="Times New Roman"/>
          <w:noProof/>
        </w:rPr>
        <w:t xml:space="preserve">, vol. 156, </w:t>
      </w:r>
      <w:r w:rsidRPr="00156CA1">
        <w:rPr>
          <w:rFonts w:ascii="Times New Roman" w:hAnsi="Times New Roman" w:cs="Times New Roman"/>
          <w:noProof/>
        </w:rPr>
        <w:lastRenderedPageBreak/>
        <w:t>pp. 117–127, 2017.</w:t>
      </w: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Pr="00156CA1"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A5703" w:rsidP="00DE457F">
      <w:pPr>
        <w:pStyle w:val="Heading1"/>
        <w:rPr>
          <w:noProof/>
        </w:rPr>
      </w:pPr>
      <w:r>
        <w:rPr>
          <w:noProof/>
        </w:rPr>
        <w:lastRenderedPageBreak/>
        <w:fldChar w:fldCharType="end"/>
      </w:r>
      <w:r w:rsidR="00DE457F">
        <w:rPr>
          <w:noProof/>
        </w:rPr>
        <w:t>Appendix</w:t>
      </w:r>
    </w:p>
    <w:p w:rsidR="00DE457F" w:rsidRPr="00DE457F" w:rsidRDefault="00DE457F" w:rsidP="00DE457F"/>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6.96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42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46 MiB</w:t>
            </w:r>
          </w:p>
        </w:tc>
      </w:tr>
    </w:tbl>
    <w:p w:rsidR="00DE457F" w:rsidRPr="00DE457F" w:rsidRDefault="00DE457F" w:rsidP="00DE457F">
      <w:pPr>
        <w:pStyle w:val="TableFigure"/>
      </w:pPr>
      <w:r>
        <w:t xml:space="preserve">Item 2: The itemized storage statistics of the Neo4J database after processing the thirteen mega-byte video snippet, conducted as part of the use case evaluation. </w:t>
      </w:r>
    </w:p>
    <w:sectPr w:rsidR="00DE457F" w:rsidRPr="00DE457F">
      <w:headerReference w:type="default" r:id="rId30"/>
      <w:headerReference w:type="first" r:id="rId3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0489" w:rsidRDefault="008C0489">
      <w:pPr>
        <w:spacing w:line="240" w:lineRule="auto"/>
      </w:pPr>
      <w:r>
        <w:separator/>
      </w:r>
    </w:p>
    <w:p w:rsidR="008C0489" w:rsidRDefault="008C0489"/>
  </w:endnote>
  <w:endnote w:type="continuationSeparator" w:id="0">
    <w:p w:rsidR="008C0489" w:rsidRDefault="008C0489">
      <w:pPr>
        <w:spacing w:line="240" w:lineRule="auto"/>
      </w:pPr>
      <w:r>
        <w:continuationSeparator/>
      </w:r>
    </w:p>
    <w:p w:rsidR="008C0489" w:rsidRDefault="008C04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0489" w:rsidRDefault="008C0489">
      <w:pPr>
        <w:spacing w:line="240" w:lineRule="auto"/>
      </w:pPr>
      <w:r>
        <w:separator/>
      </w:r>
    </w:p>
    <w:p w:rsidR="008C0489" w:rsidRDefault="008C0489"/>
  </w:footnote>
  <w:footnote w:type="continuationSeparator" w:id="0">
    <w:p w:rsidR="008C0489" w:rsidRDefault="008C0489">
      <w:pPr>
        <w:spacing w:line="240" w:lineRule="auto"/>
      </w:pPr>
      <w:r>
        <w:continuationSeparator/>
      </w:r>
    </w:p>
    <w:p w:rsidR="008C0489" w:rsidRDefault="008C0489"/>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0489" w:rsidRDefault="008C0489">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F4DA6">
      <w:rPr>
        <w:rStyle w:val="Strong"/>
        <w:noProof/>
      </w:rPr>
      <w:t>49</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0489" w:rsidRDefault="008C0489">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62F3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defaultTabStop w:val="720"/>
  <w:characterSpacingControl w:val="doNotCompress"/>
  <w:hdrShapeDefaults>
    <o:shapedefaults v:ext="edit" spidmax="6145"/>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15BA8"/>
    <w:rsid w:val="00021500"/>
    <w:rsid w:val="00021EB8"/>
    <w:rsid w:val="00025C63"/>
    <w:rsid w:val="00033BDD"/>
    <w:rsid w:val="00046E63"/>
    <w:rsid w:val="00063128"/>
    <w:rsid w:val="000652B2"/>
    <w:rsid w:val="000670D8"/>
    <w:rsid w:val="00072248"/>
    <w:rsid w:val="00075013"/>
    <w:rsid w:val="00083B18"/>
    <w:rsid w:val="00086770"/>
    <w:rsid w:val="000932E8"/>
    <w:rsid w:val="000A34F5"/>
    <w:rsid w:val="000A7E27"/>
    <w:rsid w:val="000B3BE7"/>
    <w:rsid w:val="000C1112"/>
    <w:rsid w:val="000C47E7"/>
    <w:rsid w:val="000D00E1"/>
    <w:rsid w:val="000D3F41"/>
    <w:rsid w:val="000F186D"/>
    <w:rsid w:val="000F7EED"/>
    <w:rsid w:val="00104061"/>
    <w:rsid w:val="0012029A"/>
    <w:rsid w:val="001203C2"/>
    <w:rsid w:val="00131B87"/>
    <w:rsid w:val="001320AD"/>
    <w:rsid w:val="001328DC"/>
    <w:rsid w:val="00132C96"/>
    <w:rsid w:val="00147C65"/>
    <w:rsid w:val="00152474"/>
    <w:rsid w:val="00156CA1"/>
    <w:rsid w:val="001622D6"/>
    <w:rsid w:val="001633E1"/>
    <w:rsid w:val="0017011F"/>
    <w:rsid w:val="00182941"/>
    <w:rsid w:val="001A37BA"/>
    <w:rsid w:val="001B2847"/>
    <w:rsid w:val="001B2F7A"/>
    <w:rsid w:val="001B79FD"/>
    <w:rsid w:val="001C0DDD"/>
    <w:rsid w:val="001D4A74"/>
    <w:rsid w:val="001E11EC"/>
    <w:rsid w:val="001E2C7F"/>
    <w:rsid w:val="001E3C0D"/>
    <w:rsid w:val="001E4EC3"/>
    <w:rsid w:val="001F373D"/>
    <w:rsid w:val="001F3A33"/>
    <w:rsid w:val="00201FCA"/>
    <w:rsid w:val="00212DBD"/>
    <w:rsid w:val="002257B4"/>
    <w:rsid w:val="0023170A"/>
    <w:rsid w:val="00233FEB"/>
    <w:rsid w:val="0023402E"/>
    <w:rsid w:val="00242E78"/>
    <w:rsid w:val="00243B01"/>
    <w:rsid w:val="0025050D"/>
    <w:rsid w:val="002507EF"/>
    <w:rsid w:val="0027189D"/>
    <w:rsid w:val="00273F69"/>
    <w:rsid w:val="002757D5"/>
    <w:rsid w:val="00281B37"/>
    <w:rsid w:val="002968BF"/>
    <w:rsid w:val="002A29F6"/>
    <w:rsid w:val="002A4608"/>
    <w:rsid w:val="002C6661"/>
    <w:rsid w:val="002C67CC"/>
    <w:rsid w:val="002E3BFB"/>
    <w:rsid w:val="002E4036"/>
    <w:rsid w:val="002E4F8C"/>
    <w:rsid w:val="002F0468"/>
    <w:rsid w:val="002F5D77"/>
    <w:rsid w:val="002F613D"/>
    <w:rsid w:val="00312C8B"/>
    <w:rsid w:val="00313595"/>
    <w:rsid w:val="003149A2"/>
    <w:rsid w:val="00320C1B"/>
    <w:rsid w:val="00322F82"/>
    <w:rsid w:val="00323EF9"/>
    <w:rsid w:val="00336920"/>
    <w:rsid w:val="003473D1"/>
    <w:rsid w:val="003521D2"/>
    <w:rsid w:val="00355DCA"/>
    <w:rsid w:val="00365C21"/>
    <w:rsid w:val="00370B24"/>
    <w:rsid w:val="00374B1C"/>
    <w:rsid w:val="003752CA"/>
    <w:rsid w:val="00377BB6"/>
    <w:rsid w:val="00377E2D"/>
    <w:rsid w:val="0038476B"/>
    <w:rsid w:val="00387D24"/>
    <w:rsid w:val="003907AA"/>
    <w:rsid w:val="003929A0"/>
    <w:rsid w:val="00394BD8"/>
    <w:rsid w:val="00396939"/>
    <w:rsid w:val="003A108F"/>
    <w:rsid w:val="003B0A4E"/>
    <w:rsid w:val="003B0B48"/>
    <w:rsid w:val="003B498C"/>
    <w:rsid w:val="003C6341"/>
    <w:rsid w:val="003C67BD"/>
    <w:rsid w:val="003D453A"/>
    <w:rsid w:val="003E0326"/>
    <w:rsid w:val="003E5A01"/>
    <w:rsid w:val="003E7F77"/>
    <w:rsid w:val="0040050A"/>
    <w:rsid w:val="00404B87"/>
    <w:rsid w:val="00416249"/>
    <w:rsid w:val="004235E9"/>
    <w:rsid w:val="00450702"/>
    <w:rsid w:val="00466519"/>
    <w:rsid w:val="00474567"/>
    <w:rsid w:val="004932A1"/>
    <w:rsid w:val="004A5543"/>
    <w:rsid w:val="004B6DC0"/>
    <w:rsid w:val="004C0AF0"/>
    <w:rsid w:val="004E2889"/>
    <w:rsid w:val="004F5959"/>
    <w:rsid w:val="00501E36"/>
    <w:rsid w:val="00503BAC"/>
    <w:rsid w:val="0051737A"/>
    <w:rsid w:val="0051777D"/>
    <w:rsid w:val="00517D5C"/>
    <w:rsid w:val="00523BBC"/>
    <w:rsid w:val="00533012"/>
    <w:rsid w:val="00542E1A"/>
    <w:rsid w:val="00551A02"/>
    <w:rsid w:val="00551C17"/>
    <w:rsid w:val="005534FA"/>
    <w:rsid w:val="005659B0"/>
    <w:rsid w:val="00567498"/>
    <w:rsid w:val="00573557"/>
    <w:rsid w:val="005767D0"/>
    <w:rsid w:val="005779A2"/>
    <w:rsid w:val="00577EB7"/>
    <w:rsid w:val="00582BE9"/>
    <w:rsid w:val="00583497"/>
    <w:rsid w:val="00595E95"/>
    <w:rsid w:val="00597AD0"/>
    <w:rsid w:val="00597E83"/>
    <w:rsid w:val="005B06CA"/>
    <w:rsid w:val="005B1798"/>
    <w:rsid w:val="005B36D6"/>
    <w:rsid w:val="005B3CDD"/>
    <w:rsid w:val="005C1B20"/>
    <w:rsid w:val="005C31A5"/>
    <w:rsid w:val="005D3378"/>
    <w:rsid w:val="005D3A03"/>
    <w:rsid w:val="005D5D89"/>
    <w:rsid w:val="005F0FE2"/>
    <w:rsid w:val="005F2DE0"/>
    <w:rsid w:val="005F67B8"/>
    <w:rsid w:val="005F7436"/>
    <w:rsid w:val="0060071E"/>
    <w:rsid w:val="00610F17"/>
    <w:rsid w:val="00612686"/>
    <w:rsid w:val="00622613"/>
    <w:rsid w:val="006320D7"/>
    <w:rsid w:val="00633FEB"/>
    <w:rsid w:val="00636483"/>
    <w:rsid w:val="006410A9"/>
    <w:rsid w:val="0064171F"/>
    <w:rsid w:val="00644C47"/>
    <w:rsid w:val="006542F1"/>
    <w:rsid w:val="00655B2E"/>
    <w:rsid w:val="00656AB7"/>
    <w:rsid w:val="0067158F"/>
    <w:rsid w:val="0068173E"/>
    <w:rsid w:val="006918F0"/>
    <w:rsid w:val="006927AA"/>
    <w:rsid w:val="006937A7"/>
    <w:rsid w:val="00693ACC"/>
    <w:rsid w:val="00695A0B"/>
    <w:rsid w:val="006A0489"/>
    <w:rsid w:val="006A131E"/>
    <w:rsid w:val="006A2527"/>
    <w:rsid w:val="006A2F9A"/>
    <w:rsid w:val="006B1570"/>
    <w:rsid w:val="006D56A6"/>
    <w:rsid w:val="006E6B26"/>
    <w:rsid w:val="007204D1"/>
    <w:rsid w:val="00727611"/>
    <w:rsid w:val="00734581"/>
    <w:rsid w:val="00734AB4"/>
    <w:rsid w:val="007414C7"/>
    <w:rsid w:val="007440A7"/>
    <w:rsid w:val="00747BFC"/>
    <w:rsid w:val="00752B3D"/>
    <w:rsid w:val="00755543"/>
    <w:rsid w:val="00757520"/>
    <w:rsid w:val="00764655"/>
    <w:rsid w:val="00773468"/>
    <w:rsid w:val="00776EFD"/>
    <w:rsid w:val="00783B36"/>
    <w:rsid w:val="007926BD"/>
    <w:rsid w:val="007B0F3F"/>
    <w:rsid w:val="007C546A"/>
    <w:rsid w:val="007D3218"/>
    <w:rsid w:val="007D3879"/>
    <w:rsid w:val="007D7E03"/>
    <w:rsid w:val="007E08B0"/>
    <w:rsid w:val="007E3D00"/>
    <w:rsid w:val="007E7B64"/>
    <w:rsid w:val="008002C0"/>
    <w:rsid w:val="0080191A"/>
    <w:rsid w:val="0080349E"/>
    <w:rsid w:val="00804B79"/>
    <w:rsid w:val="00810128"/>
    <w:rsid w:val="00814521"/>
    <w:rsid w:val="0081547C"/>
    <w:rsid w:val="00823863"/>
    <w:rsid w:val="00825493"/>
    <w:rsid w:val="00833FE7"/>
    <w:rsid w:val="00837D70"/>
    <w:rsid w:val="008425AC"/>
    <w:rsid w:val="008457D9"/>
    <w:rsid w:val="00847573"/>
    <w:rsid w:val="00850D8D"/>
    <w:rsid w:val="0085436B"/>
    <w:rsid w:val="00860808"/>
    <w:rsid w:val="00866844"/>
    <w:rsid w:val="00876530"/>
    <w:rsid w:val="0087707D"/>
    <w:rsid w:val="008913E0"/>
    <w:rsid w:val="00892589"/>
    <w:rsid w:val="00892BC1"/>
    <w:rsid w:val="008A12A4"/>
    <w:rsid w:val="008A2362"/>
    <w:rsid w:val="008A59CB"/>
    <w:rsid w:val="008A5B55"/>
    <w:rsid w:val="008C0489"/>
    <w:rsid w:val="008C5323"/>
    <w:rsid w:val="008C62BF"/>
    <w:rsid w:val="008C72F2"/>
    <w:rsid w:val="008D2207"/>
    <w:rsid w:val="008E2F40"/>
    <w:rsid w:val="008E50B4"/>
    <w:rsid w:val="008E7F2F"/>
    <w:rsid w:val="008F059E"/>
    <w:rsid w:val="008F235F"/>
    <w:rsid w:val="008F2FB3"/>
    <w:rsid w:val="008F4276"/>
    <w:rsid w:val="009035EC"/>
    <w:rsid w:val="00906A74"/>
    <w:rsid w:val="009116CF"/>
    <w:rsid w:val="0092439A"/>
    <w:rsid w:val="00934C69"/>
    <w:rsid w:val="00951F1A"/>
    <w:rsid w:val="0095628E"/>
    <w:rsid w:val="0096230A"/>
    <w:rsid w:val="00964055"/>
    <w:rsid w:val="00972AB5"/>
    <w:rsid w:val="00973FD2"/>
    <w:rsid w:val="00976011"/>
    <w:rsid w:val="0098460F"/>
    <w:rsid w:val="009857F5"/>
    <w:rsid w:val="00985B4B"/>
    <w:rsid w:val="00996177"/>
    <w:rsid w:val="009963C2"/>
    <w:rsid w:val="009A10AA"/>
    <w:rsid w:val="009A119A"/>
    <w:rsid w:val="009A6A3B"/>
    <w:rsid w:val="009A7006"/>
    <w:rsid w:val="009B0C72"/>
    <w:rsid w:val="009B3950"/>
    <w:rsid w:val="009D6E33"/>
    <w:rsid w:val="009E16E0"/>
    <w:rsid w:val="009F43C5"/>
    <w:rsid w:val="009F67E2"/>
    <w:rsid w:val="00A041C7"/>
    <w:rsid w:val="00A048AF"/>
    <w:rsid w:val="00A10AD9"/>
    <w:rsid w:val="00A211EB"/>
    <w:rsid w:val="00A216A1"/>
    <w:rsid w:val="00A32E7E"/>
    <w:rsid w:val="00A34796"/>
    <w:rsid w:val="00A35D63"/>
    <w:rsid w:val="00A46900"/>
    <w:rsid w:val="00A46A11"/>
    <w:rsid w:val="00A5409D"/>
    <w:rsid w:val="00A55CEA"/>
    <w:rsid w:val="00A62F3F"/>
    <w:rsid w:val="00A665E9"/>
    <w:rsid w:val="00A71480"/>
    <w:rsid w:val="00A72324"/>
    <w:rsid w:val="00A72E93"/>
    <w:rsid w:val="00A76906"/>
    <w:rsid w:val="00A76EFA"/>
    <w:rsid w:val="00A77E54"/>
    <w:rsid w:val="00A824EE"/>
    <w:rsid w:val="00A84906"/>
    <w:rsid w:val="00A9197C"/>
    <w:rsid w:val="00A9593C"/>
    <w:rsid w:val="00A975A4"/>
    <w:rsid w:val="00AA1E0E"/>
    <w:rsid w:val="00AA30DD"/>
    <w:rsid w:val="00AA3339"/>
    <w:rsid w:val="00AA7C7C"/>
    <w:rsid w:val="00AB2E44"/>
    <w:rsid w:val="00AB53BC"/>
    <w:rsid w:val="00AB5647"/>
    <w:rsid w:val="00AB67F8"/>
    <w:rsid w:val="00AC489A"/>
    <w:rsid w:val="00AE07BD"/>
    <w:rsid w:val="00AE1411"/>
    <w:rsid w:val="00B02E61"/>
    <w:rsid w:val="00B13F27"/>
    <w:rsid w:val="00B15303"/>
    <w:rsid w:val="00B2424B"/>
    <w:rsid w:val="00B24826"/>
    <w:rsid w:val="00B35849"/>
    <w:rsid w:val="00B359E3"/>
    <w:rsid w:val="00B40924"/>
    <w:rsid w:val="00B46259"/>
    <w:rsid w:val="00B571C1"/>
    <w:rsid w:val="00B724C9"/>
    <w:rsid w:val="00B76A38"/>
    <w:rsid w:val="00B81786"/>
    <w:rsid w:val="00B823AA"/>
    <w:rsid w:val="00B86252"/>
    <w:rsid w:val="00B87A00"/>
    <w:rsid w:val="00B92EF5"/>
    <w:rsid w:val="00BA1DEE"/>
    <w:rsid w:val="00BA45DB"/>
    <w:rsid w:val="00BA6D01"/>
    <w:rsid w:val="00BB246F"/>
    <w:rsid w:val="00BC21EB"/>
    <w:rsid w:val="00BE087C"/>
    <w:rsid w:val="00BE415F"/>
    <w:rsid w:val="00BF0633"/>
    <w:rsid w:val="00BF4184"/>
    <w:rsid w:val="00C0601E"/>
    <w:rsid w:val="00C060A2"/>
    <w:rsid w:val="00C20B76"/>
    <w:rsid w:val="00C31D30"/>
    <w:rsid w:val="00C400F1"/>
    <w:rsid w:val="00C45064"/>
    <w:rsid w:val="00C45A41"/>
    <w:rsid w:val="00C466A2"/>
    <w:rsid w:val="00C50EF7"/>
    <w:rsid w:val="00C521EF"/>
    <w:rsid w:val="00C53D12"/>
    <w:rsid w:val="00C5684C"/>
    <w:rsid w:val="00C774D1"/>
    <w:rsid w:val="00C90569"/>
    <w:rsid w:val="00C957D2"/>
    <w:rsid w:val="00CA532A"/>
    <w:rsid w:val="00CA6957"/>
    <w:rsid w:val="00CB1463"/>
    <w:rsid w:val="00CC6AE2"/>
    <w:rsid w:val="00CD2EDE"/>
    <w:rsid w:val="00CD42D6"/>
    <w:rsid w:val="00CD6E39"/>
    <w:rsid w:val="00CD78DE"/>
    <w:rsid w:val="00CE0F5C"/>
    <w:rsid w:val="00CE144B"/>
    <w:rsid w:val="00CE6635"/>
    <w:rsid w:val="00CF1139"/>
    <w:rsid w:val="00CF4C79"/>
    <w:rsid w:val="00CF6E91"/>
    <w:rsid w:val="00D03DAD"/>
    <w:rsid w:val="00D14EC2"/>
    <w:rsid w:val="00D17E77"/>
    <w:rsid w:val="00D20FF3"/>
    <w:rsid w:val="00D3108B"/>
    <w:rsid w:val="00D345B5"/>
    <w:rsid w:val="00D41544"/>
    <w:rsid w:val="00D41887"/>
    <w:rsid w:val="00D4400E"/>
    <w:rsid w:val="00D44B8B"/>
    <w:rsid w:val="00D45B12"/>
    <w:rsid w:val="00D47532"/>
    <w:rsid w:val="00D502F7"/>
    <w:rsid w:val="00D50F44"/>
    <w:rsid w:val="00D67817"/>
    <w:rsid w:val="00D67A4A"/>
    <w:rsid w:val="00D85B68"/>
    <w:rsid w:val="00D90249"/>
    <w:rsid w:val="00DA4061"/>
    <w:rsid w:val="00DA5703"/>
    <w:rsid w:val="00DA61F0"/>
    <w:rsid w:val="00DA6DF1"/>
    <w:rsid w:val="00DA7B08"/>
    <w:rsid w:val="00DB4E90"/>
    <w:rsid w:val="00DB5083"/>
    <w:rsid w:val="00DB54C3"/>
    <w:rsid w:val="00DC7C30"/>
    <w:rsid w:val="00DD020C"/>
    <w:rsid w:val="00DD37F6"/>
    <w:rsid w:val="00DD4645"/>
    <w:rsid w:val="00DD4B3D"/>
    <w:rsid w:val="00DD5F69"/>
    <w:rsid w:val="00DE457F"/>
    <w:rsid w:val="00DE5A30"/>
    <w:rsid w:val="00DE6A5C"/>
    <w:rsid w:val="00DF2D9E"/>
    <w:rsid w:val="00DF3C0F"/>
    <w:rsid w:val="00DF50F2"/>
    <w:rsid w:val="00E077A6"/>
    <w:rsid w:val="00E104DF"/>
    <w:rsid w:val="00E17E01"/>
    <w:rsid w:val="00E24F03"/>
    <w:rsid w:val="00E40D35"/>
    <w:rsid w:val="00E416E0"/>
    <w:rsid w:val="00E4455B"/>
    <w:rsid w:val="00E471DD"/>
    <w:rsid w:val="00E56FDA"/>
    <w:rsid w:val="00E6004D"/>
    <w:rsid w:val="00E61C16"/>
    <w:rsid w:val="00E66377"/>
    <w:rsid w:val="00E72ACC"/>
    <w:rsid w:val="00E80AB2"/>
    <w:rsid w:val="00E81978"/>
    <w:rsid w:val="00E91965"/>
    <w:rsid w:val="00EB1E39"/>
    <w:rsid w:val="00EB7D52"/>
    <w:rsid w:val="00EC432B"/>
    <w:rsid w:val="00ED478E"/>
    <w:rsid w:val="00EE334F"/>
    <w:rsid w:val="00EE7006"/>
    <w:rsid w:val="00EF24E1"/>
    <w:rsid w:val="00EF295A"/>
    <w:rsid w:val="00EF4DA6"/>
    <w:rsid w:val="00EF5686"/>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63CF5"/>
    <w:rsid w:val="00F66B40"/>
    <w:rsid w:val="00F700C0"/>
    <w:rsid w:val="00F8049B"/>
    <w:rsid w:val="00F843A1"/>
    <w:rsid w:val="00F923AB"/>
    <w:rsid w:val="00F95A22"/>
    <w:rsid w:val="00FB1093"/>
    <w:rsid w:val="00FB4B2B"/>
    <w:rsid w:val="00FB6700"/>
    <w:rsid w:val="00FC30BA"/>
    <w:rsid w:val="00FC69C1"/>
    <w:rsid w:val="00FC79A4"/>
    <w:rsid w:val="00FF0222"/>
    <w:rsid w:val="00FF2002"/>
    <w:rsid w:val="00FF2D89"/>
    <w:rsid w:val="00FF340F"/>
    <w:rsid w:val="00FF4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5D7E3E2"/>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5.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hart" Target="charts/chart4.xml"/><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3.xml"/><Relationship Id="rId27" Type="http://schemas.openxmlformats.org/officeDocument/2006/relationships/image" Target="media/image13.png"/><Relationship Id="rId30"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864FF"/>
    <w:rsid w:val="0016611C"/>
    <w:rsid w:val="00193673"/>
    <w:rsid w:val="00252762"/>
    <w:rsid w:val="002C4F94"/>
    <w:rsid w:val="002C7E35"/>
    <w:rsid w:val="002D4E42"/>
    <w:rsid w:val="004C47C5"/>
    <w:rsid w:val="004C5212"/>
    <w:rsid w:val="005438A2"/>
    <w:rsid w:val="005E3243"/>
    <w:rsid w:val="0062739F"/>
    <w:rsid w:val="006508DE"/>
    <w:rsid w:val="00767C6C"/>
    <w:rsid w:val="00844E5A"/>
    <w:rsid w:val="008D7B71"/>
    <w:rsid w:val="00977FBC"/>
    <w:rsid w:val="00A96CD3"/>
    <w:rsid w:val="00B47240"/>
    <w:rsid w:val="00BA645D"/>
    <w:rsid w:val="00BB4973"/>
    <w:rsid w:val="00BE76C6"/>
    <w:rsid w:val="00C01678"/>
    <w:rsid w:val="00CB12BC"/>
    <w:rsid w:val="00D654B0"/>
    <w:rsid w:val="00F55D79"/>
    <w:rsid w:val="00F579E2"/>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579C119-94FB-42E0-9B06-A435665D8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8</TotalTime>
  <Pages>67</Pages>
  <Words>32959</Words>
  <Characters>187870</Characters>
  <Application>Microsoft Office Word</Application>
  <DocSecurity>0</DocSecurity>
  <Lines>1565</Lines>
  <Paragraphs>440</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20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58</cp:revision>
  <cp:lastPrinted>2018-02-20T12:52:00Z</cp:lastPrinted>
  <dcterms:created xsi:type="dcterms:W3CDTF">2018-03-28T12:56:00Z</dcterms:created>
  <dcterms:modified xsi:type="dcterms:W3CDTF">2018-04-13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